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92C52D0" w14:textId="4504ADEE" w:rsidR="005B3B7C" w:rsidRPr="000D5BAE" w:rsidRDefault="003E711E">
      <w:r>
        <w:t>Good paper for references</w:t>
      </w:r>
    </w:p>
    <w:p w14:paraId="6471D9D1" w14:textId="77777777" w:rsidR="00B71FA9" w:rsidRPr="000D5BAE" w:rsidRDefault="00B71FA9"/>
    <w:p w14:paraId="7EBE021C" w14:textId="2E486AA9" w:rsidR="00B71FA9" w:rsidRPr="000D5BAE" w:rsidRDefault="00B71FA9" w:rsidP="00B71FA9">
      <w:pPr>
        <w:pStyle w:val="ListParagraph"/>
        <w:numPr>
          <w:ilvl w:val="0"/>
          <w:numId w:val="1"/>
        </w:numPr>
      </w:pPr>
      <w:r w:rsidRPr="000D5BAE">
        <w:t xml:space="preserve">High-salt ponds from around the world, extracted and compared viruses, used individual assembly </w:t>
      </w:r>
      <w:r w:rsidR="000E3E97">
        <w:fldChar w:fldCharType="begin">
          <w:fldData xml:space="preserve">PEVuZE5vdGU+PENpdGU+PEF1dGhvcj5Sb3V4PC9BdXRob3I+PFllYXI+MjAxNjwvWWVhcj48UmVj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</w:fldData>
        </w:fldChar>
      </w:r>
      <w:r w:rsidR="000E3E97">
        <w:instrText xml:space="preserve"> ADDIN EN.CITE </w:instrText>
      </w:r>
      <w:r w:rsidR="000E3E97">
        <w:fldChar w:fldCharType="begin">
          <w:fldData xml:space="preserve">PEVuZE5vdGU+PENpdGU+PEF1dGhvcj5Sb3V4PC9BdXRob3I+PFllYXI+MjAxNjwvWWVhcj48UmVj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</w:fldData>
        </w:fldChar>
      </w:r>
      <w:r w:rsidR="000E3E97">
        <w:instrText xml:space="preserve"> ADDIN EN.CITE.DATA </w:instrText>
      </w:r>
      <w:r w:rsidR="000E3E97">
        <w:fldChar w:fldCharType="end"/>
      </w:r>
      <w:r w:rsidR="000E3E97">
        <w:fldChar w:fldCharType="separate"/>
      </w:r>
      <w:r w:rsidR="000E3E97">
        <w:rPr>
          <w:noProof/>
        </w:rPr>
        <w:t>(</w:t>
      </w:r>
      <w:r w:rsidR="000E3E97" w:rsidRPr="000E3E97">
        <w:rPr>
          <w:i/>
          <w:noProof/>
        </w:rPr>
        <w:t>1</w:t>
      </w:r>
      <w:r w:rsidR="000E3E97">
        <w:rPr>
          <w:noProof/>
        </w:rPr>
        <w:t>)</w:t>
      </w:r>
      <w:r w:rsidR="000E3E97">
        <w:fldChar w:fldCharType="end"/>
      </w:r>
    </w:p>
    <w:p w14:paraId="5A63EE8C" w14:textId="6CE2D0B6" w:rsidR="00B71FA9" w:rsidRPr="000D5BAE" w:rsidRDefault="00B71FA9" w:rsidP="00B71FA9">
      <w:pPr>
        <w:pStyle w:val="ListParagraph"/>
        <w:numPr>
          <w:ilvl w:val="0"/>
          <w:numId w:val="1"/>
        </w:numPr>
      </w:pPr>
      <w:r w:rsidRPr="000D5BAE">
        <w:t xml:space="preserve">General best practices for metagenomic analysis </w:t>
      </w:r>
      <w:r w:rsidR="000E3E97">
        <w:fldChar w:fldCharType="begin"/>
      </w:r>
      <w:r w:rsidR="000E3E97">
        <w:instrText xml:space="preserve"> ADDIN EN.CITE &lt;EndNote&gt;&lt;Cite&gt;&lt;Author&gt;Quince&lt;/Author&gt;&lt;Year&gt;2017&lt;/Year&gt;&lt;RecNum&gt;8424&lt;/RecNum&gt;&lt;DisplayText&gt;(&lt;style face="italic"&gt;2&lt;/style&gt;)&lt;/DisplayText&gt;&lt;record&gt;&lt;rec-number&gt;8424&lt;/rec-number&gt;&lt;foreign-keys&gt;&lt;key app="EN" db-id="vawrdvfvexr9z1e5pd0p92dt2dzpvp0ezpsr" timestamp="1518031617"&gt;8424&lt;/key&gt;&lt;/foreign-keys&gt;&lt;ref-type name="Journal Article"&gt;17&lt;/ref-type&gt;&lt;contributors&gt;&lt;authors&gt;&lt;author&gt;Quince, C.&lt;/author&gt;&lt;author&gt;Walker, A. W.&lt;/author&gt;&lt;author&gt;Simpson, J. T.&lt;/author&gt;&lt;author&gt;Loman, N. J.&lt;/author&gt;&lt;author&gt;Segata, N.&lt;/author&gt;&lt;/authors&gt;&lt;/contributors&gt;&lt;titles&gt;&lt;title&gt;Corrigendum: Shotgun metagenomics, from sampling to analysis&lt;/title&gt;&lt;secondary-title&gt;Nat Biotechnol&lt;/secondary-title&gt;&lt;/titles&gt;&lt;periodical&gt;&lt;full-title&gt;Nat Biotechnol&lt;/full-title&gt;&lt;/periodical&gt;&lt;pages&gt;1211&lt;/pages&gt;&lt;volume&gt;35&lt;/volume&gt;&lt;number&gt;12&lt;/number&gt;&lt;dates&gt;&lt;year&gt;2017&lt;/year&gt;&lt;pub-dates&gt;&lt;date&gt;Dec 8&lt;/date&gt;&lt;/pub-dates&gt;&lt;/dates&gt;&lt;isbn&gt;1546-1696 (Electronic)&amp;#xD;1087-0156 (Linking)&lt;/isbn&gt;&lt;accession-num&gt;29220029&lt;/accession-num&gt;&lt;urls&gt;&lt;related-urls&gt;&lt;url&gt;https://www.ncbi.nlm.nih.gov/pubmed/29220029&lt;/url&gt;&lt;/related-urls&gt;&lt;/urls&gt;&lt;electronic-resource-num&gt;10.1038/nbt1217-1211b&lt;/electronic-resource-num&gt;&lt;/record&gt;&lt;/Cite&gt;&lt;/EndNote&gt;</w:instrText>
      </w:r>
      <w:r w:rsidR="000E3E97">
        <w:fldChar w:fldCharType="separate"/>
      </w:r>
      <w:r w:rsidR="000E3E97">
        <w:rPr>
          <w:noProof/>
        </w:rPr>
        <w:t>(</w:t>
      </w:r>
      <w:r w:rsidR="000E3E97" w:rsidRPr="000E3E97">
        <w:rPr>
          <w:i/>
          <w:noProof/>
        </w:rPr>
        <w:t>2</w:t>
      </w:r>
      <w:r w:rsidR="000E3E97">
        <w:rPr>
          <w:noProof/>
        </w:rPr>
        <w:t>)</w:t>
      </w:r>
      <w:r w:rsidR="000E3E97">
        <w:fldChar w:fldCharType="end"/>
      </w:r>
    </w:p>
    <w:p w14:paraId="46C34CCC" w14:textId="27AD943E" w:rsidR="00B71FA9" w:rsidRPr="000D5BAE" w:rsidRDefault="00B71FA9" w:rsidP="00B71FA9">
      <w:pPr>
        <w:pStyle w:val="ListParagraph"/>
        <w:numPr>
          <w:ilvl w:val="0"/>
          <w:numId w:val="1"/>
        </w:numPr>
      </w:pPr>
      <w:r w:rsidRPr="000D5BAE">
        <w:t xml:space="preserve">Hypersaline soils from saltmarshes, extracted good MAGs, functional and amino acid analysis, cool taxonomy analysis of MAGs </w:t>
      </w:r>
      <w:r w:rsidR="000E3E97">
        <w:fldChar w:fldCharType="begin"/>
      </w:r>
      <w:r w:rsidR="000E3E97">
        <w:instrText xml:space="preserve"> ADDIN EN.CITE &lt;EndNote&gt;&lt;Cite&gt;&lt;Author&gt;Vera-Gargallo&lt;/Author&gt;&lt;Year&gt;2018&lt;/Year&gt;&lt;RecNum&gt;8910&lt;/RecNum&gt;&lt;DisplayText&gt;(&lt;style face="italic"&gt;3&lt;/style&gt;)&lt;/DisplayText&gt;&lt;record&gt;&lt;rec-number&gt;8910&lt;/rec-number&gt;&lt;foreign-keys&gt;&lt;key app="EN" db-id="vawrdvfvexr9z1e5pd0p92dt2dzpvp0ezpsr" timestamp="1543247230"&gt;8910&lt;/key&gt;&lt;/foreign-keys&gt;&lt;ref-type name="Journal Article"&gt;17&lt;/ref-type&gt;&lt;contributors&gt;&lt;authors&gt;&lt;author&gt;Vera-Gargallo, B.&lt;/author&gt;&lt;author&gt;Ventosa, A.&lt;/author&gt;&lt;/authors&gt;&lt;/contributors&gt;&lt;auth-address&gt;Department of Microbiology and Parasitology, Faculty of Pharmacy, University of Sevilla, 41012 Sevilla, Spain. vera@us.es.&amp;#xD;Department of Microbiology and Parasitology, Faculty of Pharmacy, University of Sevilla, 41012 Sevilla, Spain. ventosa@us.es.&lt;/auth-address&gt;&lt;titles&gt;&lt;title&gt;Metagenomic Insights into the Phylogenetic and Metabolic Diversity of the Prokaryotic Community Dwelling in Hypersaline Soils from the Odiel Saltmarshes (SW Spain)&lt;/title&gt;&lt;secondary-title&gt;Genes (Basel)&lt;/secondary-title&gt;&lt;/titles&gt;&lt;periodical&gt;&lt;full-title&gt;Genes (Basel)&lt;/full-title&gt;&lt;/periodical&gt;&lt;volume&gt;9&lt;/volume&gt;&lt;number&gt;3&lt;/number&gt;&lt;keywords&gt;&lt;keyword&gt;hypersaline environments&lt;/keyword&gt;&lt;keyword&gt;metagenome assembled genomes&lt;/keyword&gt;&lt;keyword&gt;metagenomics&lt;/keyword&gt;&lt;keyword&gt;saline soils&lt;/keyword&gt;&lt;/keywords&gt;&lt;dates&gt;&lt;year&gt;2018&lt;/year&gt;&lt;pub-dates&gt;&lt;date&gt;Mar 8&lt;/date&gt;&lt;/pub-dates&gt;&lt;/dates&gt;&lt;isbn&gt;2073-4425 (Print)&amp;#xD;2073-4425 (Linking)&lt;/isbn&gt;&lt;accession-num&gt;29518047&lt;/accession-num&gt;&lt;urls&gt;&lt;related-urls&gt;&lt;url&gt;https://www.ncbi.nlm.nih.gov/pubmed/29518047&lt;/url&gt;&lt;/related-urls&gt;&lt;/urls&gt;&lt;custom2&gt;PMC5867873&lt;/custom2&gt;&lt;electronic-resource-num&gt;10.3390/genes9030152&lt;/electronic-resource-num&gt;&lt;/record&gt;&lt;/Cite&gt;&lt;/EndNote&gt;</w:instrText>
      </w:r>
      <w:r w:rsidR="000E3E97">
        <w:fldChar w:fldCharType="separate"/>
      </w:r>
      <w:r w:rsidR="000E3E97">
        <w:rPr>
          <w:noProof/>
        </w:rPr>
        <w:t>(</w:t>
      </w:r>
      <w:r w:rsidR="000E3E97" w:rsidRPr="000E3E97">
        <w:rPr>
          <w:i/>
          <w:noProof/>
        </w:rPr>
        <w:t>3</w:t>
      </w:r>
      <w:r w:rsidR="000E3E97">
        <w:rPr>
          <w:noProof/>
        </w:rPr>
        <w:t>)</w:t>
      </w:r>
      <w:r w:rsidR="000E3E97">
        <w:fldChar w:fldCharType="end"/>
      </w:r>
    </w:p>
    <w:p w14:paraId="5D90EF5B" w14:textId="0E657354" w:rsidR="001A1BB0" w:rsidRPr="000D5BAE" w:rsidRDefault="001A1BB0" w:rsidP="00B71FA9">
      <w:pPr>
        <w:pStyle w:val="ListParagraph"/>
        <w:numPr>
          <w:ilvl w:val="0"/>
          <w:numId w:val="1"/>
        </w:numPr>
      </w:pPr>
      <w:r w:rsidRPr="000D5BAE">
        <w:t xml:space="preserve">Studies a variety of halophile metagenomes, extracted  lot of MAGs, and found general functional adaptations that allow </w:t>
      </w:r>
      <w:proofErr w:type="spellStart"/>
      <w:r w:rsidRPr="000D5BAE">
        <w:rPr>
          <w:i/>
        </w:rPr>
        <w:t>Halobacteria</w:t>
      </w:r>
      <w:proofErr w:type="spellEnd"/>
      <w:r w:rsidRPr="000D5BAE">
        <w:t xml:space="preserve"> to be </w:t>
      </w:r>
      <w:proofErr w:type="spellStart"/>
      <w:r w:rsidRPr="000D5BAE">
        <w:t>osmo</w:t>
      </w:r>
      <w:proofErr w:type="spellEnd"/>
      <w:r w:rsidRPr="000D5BAE">
        <w:t xml:space="preserve">-tolerant </w:t>
      </w:r>
      <w:r w:rsidR="000E3E97">
        <w:fldChar w:fldCharType="begin">
          <w:fldData xml:space="preserve">PEVuZE5vdGU+PENpdGU+PEF1dGhvcj5CZWNrZXI8L0F1dGhvcj48WWVhcj4yMDE0PC9ZZWFyPjxS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</w:fldData>
        </w:fldChar>
      </w:r>
      <w:r w:rsidR="000E3E97">
        <w:instrText xml:space="preserve"> ADDIN EN.CITE </w:instrText>
      </w:r>
      <w:r w:rsidR="000E3E97">
        <w:fldChar w:fldCharType="begin">
          <w:fldData xml:space="preserve">PEVuZE5vdGU+PENpdGU+PEF1dGhvcj5CZWNrZXI8L0F1dGhvcj48WWVhcj4yMDE0PC9ZZWFyPjxS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</w:fldData>
        </w:fldChar>
      </w:r>
      <w:r w:rsidR="000E3E97">
        <w:instrText xml:space="preserve"> ADDIN EN.CITE.DATA </w:instrText>
      </w:r>
      <w:r w:rsidR="000E3E97">
        <w:fldChar w:fldCharType="end"/>
      </w:r>
      <w:r w:rsidR="000E3E97">
        <w:fldChar w:fldCharType="separate"/>
      </w:r>
      <w:r w:rsidR="000E3E97">
        <w:rPr>
          <w:noProof/>
        </w:rPr>
        <w:t>(</w:t>
      </w:r>
      <w:r w:rsidR="000E3E97" w:rsidRPr="000E3E97">
        <w:rPr>
          <w:i/>
          <w:noProof/>
        </w:rPr>
        <w:t>4</w:t>
      </w:r>
      <w:r w:rsidR="000E3E97">
        <w:rPr>
          <w:noProof/>
        </w:rPr>
        <w:t>)</w:t>
      </w:r>
      <w:r w:rsidR="000E3E97">
        <w:fldChar w:fldCharType="end"/>
      </w:r>
    </w:p>
    <w:p w14:paraId="7CC980D5" w14:textId="4DD4B787" w:rsidR="00921B4F" w:rsidRPr="000D5BAE" w:rsidRDefault="00921B4F" w:rsidP="00B71FA9">
      <w:pPr>
        <w:pStyle w:val="ListParagraph"/>
        <w:numPr>
          <w:ilvl w:val="0"/>
          <w:numId w:val="1"/>
        </w:numPr>
      </w:pPr>
      <w:r w:rsidRPr="000D5BAE">
        <w:t>Review discussing s</w:t>
      </w:r>
      <w:bookmarkStart w:id="0" w:name="_GoBack"/>
      <w:bookmarkEnd w:id="0"/>
      <w:r w:rsidRPr="000D5BAE">
        <w:t xml:space="preserve">urvival of halophiles on other plants </w:t>
      </w:r>
      <w:r w:rsidR="000E3E97">
        <w:fldChar w:fldCharType="begin"/>
      </w:r>
      <w:r w:rsidR="000E3E97">
        <w:instrText xml:space="preserve"> ADDIN EN.CITE &lt;EndNote&gt;&lt;Cite&gt;&lt;Author&gt;Oren&lt;/Author&gt;&lt;Year&gt;2014&lt;/Year&gt;&lt;RecNum&gt;8915&lt;/RecNum&gt;&lt;DisplayText&gt;(&lt;style face="italic"&gt;5&lt;/style&gt;)&lt;/DisplayText&gt;&lt;record&gt;&lt;rec-number&gt;8915&lt;/rec-number&gt;&lt;foreign-keys&gt;&lt;key app="EN" db-id="vawrdvfvexr9z1e5pd0p92dt2dzpvp0ezpsr" timestamp="1543248266"&gt;8915&lt;/key&gt;&lt;/foreign-keys&gt;&lt;ref-type name="Journal Article"&gt;17&lt;/ref-type&gt;&lt;contributors&gt;&lt;authors&gt;&lt;author&gt;Oren, A.&lt;/author&gt;&lt;/authors&gt;&lt;/contributors&gt;&lt;auth-address&gt;Department of Plant and Environmental Sciences, The Alexander Silverman Institute of Life Sciences, The Edmond J. Safra Campus, Givat Ram, Jerusalem 91904, Israel aharon.oren@mail.huji.ac.il.&lt;/auth-address&gt;&lt;titles&gt;&lt;title&gt;Halophilic archaea on Earth and in space: growth and survival under extreme conditions&lt;/title&gt;&lt;secondary-title&gt;Philos Trans A Math Phys Eng Sci&lt;/secondary-title&gt;&lt;/titles&gt;&lt;periodical&gt;&lt;full-title&gt;Philos Trans A Math Phys Eng Sci&lt;/full-title&gt;&lt;/periodical&gt;&lt;volume&gt;372&lt;/volume&gt;&lt;number&gt;2030&lt;/number&gt;&lt;keywords&gt;&lt;keyword&gt;Halobacteriaceae&lt;/keyword&gt;&lt;keyword&gt;Mars&lt;/keyword&gt;&lt;keyword&gt;Raman spectroscopy&lt;/keyword&gt;&lt;keyword&gt;anaerobic&lt;/keyword&gt;&lt;keyword&gt;carotenoids&lt;/keyword&gt;&lt;keyword&gt;perchlorate&lt;/keyword&gt;&lt;/keywords&gt;&lt;dates&gt;&lt;year&gt;2014&lt;/year&gt;&lt;pub-dates&gt;&lt;date&gt;Dec 13&lt;/date&gt;&lt;/pub-dates&gt;&lt;/dates&gt;&lt;isbn&gt;1364-503X (Print)&amp;#xD;1364-503X (Linking)&lt;/isbn&gt;&lt;accession-num&gt;25368347&lt;/accession-num&gt;&lt;urls&gt;&lt;related-urls&gt;&lt;url&gt;https://www.ncbi.nlm.nih.gov/pubmed/25368347&lt;/url&gt;&lt;/related-urls&gt;&lt;/urls&gt;&lt;electronic-resource-num&gt;10.1098/rsta.2014.0194&lt;/electronic-resource-num&gt;&lt;/record&gt;&lt;/Cite&gt;&lt;/EndNote&gt;</w:instrText>
      </w:r>
      <w:r w:rsidR="000E3E97">
        <w:fldChar w:fldCharType="separate"/>
      </w:r>
      <w:r w:rsidR="000E3E97">
        <w:rPr>
          <w:noProof/>
        </w:rPr>
        <w:t>(</w:t>
      </w:r>
      <w:r w:rsidR="000E3E97" w:rsidRPr="000E3E97">
        <w:rPr>
          <w:i/>
          <w:noProof/>
        </w:rPr>
        <w:t>5</w:t>
      </w:r>
      <w:r w:rsidR="000E3E97">
        <w:rPr>
          <w:noProof/>
        </w:rPr>
        <w:t>)</w:t>
      </w:r>
      <w:r w:rsidR="000E3E97">
        <w:fldChar w:fldCharType="end"/>
      </w:r>
    </w:p>
    <w:p w14:paraId="24455716" w14:textId="769B3F64" w:rsidR="00921B4F" w:rsidRPr="000D5BAE" w:rsidRDefault="00921B4F" w:rsidP="00B71FA9">
      <w:pPr>
        <w:pStyle w:val="ListParagraph"/>
        <w:numPr>
          <w:ilvl w:val="0"/>
          <w:numId w:val="1"/>
        </w:numPr>
      </w:pPr>
      <w:r w:rsidRPr="000D5BAE">
        <w:t xml:space="preserve">Review study that compiled the genomes of 1000 known halophiles into a database </w:t>
      </w:r>
      <w:r w:rsidR="000E3E97">
        <w:fldChar w:fldCharType="begin"/>
      </w:r>
      <w:r w:rsidR="000E3E97">
        <w:instrText xml:space="preserve"> ADDIN EN.CITE &lt;EndNote&gt;&lt;Cite&gt;&lt;Author&gt;Loukas&lt;/Author&gt;&lt;Year&gt;2018&lt;/Year&gt;&lt;RecNum&gt;8916&lt;/RecNum&gt;&lt;DisplayText&gt;(&lt;style face="italic"&gt;6&lt;/style&gt;)&lt;/DisplayText&gt;&lt;record&gt;&lt;rec-number&gt;8916&lt;/rec-number&gt;&lt;foreign-keys&gt;&lt;key app="EN" db-id="vawrdvfvexr9z1e5pd0p92dt2dzpvp0ezpsr" timestamp="1543248581"&gt;8916&lt;/key&gt;&lt;/foreign-keys&gt;&lt;ref-type name="Journal Article"&gt;17&lt;/ref-type&gt;&lt;contributors&gt;&lt;authors&gt;&lt;author&gt;Loukas, A.&lt;/author&gt;&lt;author&gt;Kappas, I.&lt;/author&gt;&lt;author&gt;Abatzopoulos, T. J.&lt;/author&gt;&lt;/authors&gt;&lt;/contributors&gt;&lt;auth-address&gt;Department of Genetics, Development &amp;amp; Molecular Biology, School of Biology, Aristotle University of Thessaloniki, 54124 Thessaloniki, Greece.0000000109457005grid.4793.9&lt;/auth-address&gt;&lt;titles&gt;&lt;title&gt;HaloDom: a new database of halophiles across all life domains&lt;/title&gt;&lt;secondary-title&gt;J Biol Res (Thessalon)&lt;/secondary-title&gt;&lt;/titles&gt;&lt;periodical&gt;&lt;full-title&gt;J Biol Res (Thessalon)&lt;/full-title&gt;&lt;/periodical&gt;&lt;pages&gt;2&lt;/pages&gt;&lt;volume&gt;25&lt;/volume&gt;&lt;keywords&gt;&lt;keyword&gt;Extreme environments&lt;/keyword&gt;&lt;keyword&gt;Extremophiles&lt;/keyword&gt;&lt;keyword&gt;Online database&lt;/keyword&gt;&lt;keyword&gt;Salinity&lt;/keyword&gt;&lt;keyword&gt;Tolerance&lt;/keyword&gt;&lt;/keywords&gt;&lt;dates&gt;&lt;year&gt;2018&lt;/year&gt;&lt;pub-dates&gt;&lt;date&gt;Dec&lt;/date&gt;&lt;/pub-dates&gt;&lt;/dates&gt;&lt;isbn&gt;1790-045X (Print)&amp;#xD;1790-045X (Linking)&lt;/isbn&gt;&lt;accession-num&gt;29796383&lt;/accession-num&gt;&lt;urls&gt;&lt;related-urls&gt;&lt;url&gt;https://www.ncbi.nlm.nih.gov/pubmed/29796383&lt;/url&gt;&lt;/related-urls&gt;&lt;/urls&gt;&lt;custom2&gt;PMC5957262&lt;/custom2&gt;&lt;electronic-resource-num&gt;10.1186/s40709-017-0072-0&lt;/electronic-resource-num&gt;&lt;/record&gt;&lt;/Cite&gt;&lt;/EndNote&gt;</w:instrText>
      </w:r>
      <w:r w:rsidR="000E3E97">
        <w:fldChar w:fldCharType="separate"/>
      </w:r>
      <w:r w:rsidR="000E3E97">
        <w:rPr>
          <w:noProof/>
        </w:rPr>
        <w:t>(</w:t>
      </w:r>
      <w:r w:rsidR="000E3E97" w:rsidRPr="000E3E97">
        <w:rPr>
          <w:i/>
          <w:noProof/>
        </w:rPr>
        <w:t>6</w:t>
      </w:r>
      <w:r w:rsidR="000E3E97">
        <w:rPr>
          <w:noProof/>
        </w:rPr>
        <w:t>)</w:t>
      </w:r>
      <w:r w:rsidR="000E3E97">
        <w:fldChar w:fldCharType="end"/>
      </w:r>
    </w:p>
    <w:p w14:paraId="08463E49" w14:textId="1714B420" w:rsidR="00921B4F" w:rsidRPr="000D5BAE" w:rsidRDefault="00515980" w:rsidP="00B71FA9">
      <w:pPr>
        <w:pStyle w:val="ListParagraph"/>
        <w:numPr>
          <w:ilvl w:val="0"/>
          <w:numId w:val="1"/>
        </w:numPr>
      </w:pPr>
      <w:r w:rsidRPr="000D5BAE">
        <w:t xml:space="preserve">Review about what hypersaline ecosystems have been studied in metagenomics. Discusses the taxonomic diversity of halophiles and the dominance of </w:t>
      </w:r>
      <w:proofErr w:type="spellStart"/>
      <w:r w:rsidRPr="000D5BAE">
        <w:rPr>
          <w:i/>
        </w:rPr>
        <w:t>Salinibacter</w:t>
      </w:r>
      <w:proofErr w:type="spellEnd"/>
      <w:r w:rsidR="00702B8E" w:rsidRPr="000D5BAE">
        <w:t xml:space="preserve">, </w:t>
      </w:r>
      <w:proofErr w:type="spellStart"/>
      <w:r w:rsidR="00702B8E" w:rsidRPr="000D5BAE">
        <w:t>Nanohaloarchaea</w:t>
      </w:r>
      <w:proofErr w:type="spellEnd"/>
      <w:r w:rsidR="00702B8E" w:rsidRPr="000D5BAE">
        <w:t xml:space="preserve">, </w:t>
      </w:r>
      <w:r w:rsidRPr="000D5BAE">
        <w:t xml:space="preserve">and </w:t>
      </w:r>
      <w:proofErr w:type="spellStart"/>
      <w:r w:rsidRPr="000D5BAE">
        <w:rPr>
          <w:i/>
        </w:rPr>
        <w:t>Euryarchaeaota</w:t>
      </w:r>
      <w:proofErr w:type="spellEnd"/>
      <w:r w:rsidRPr="000D5BAE">
        <w:t xml:space="preserve"> </w:t>
      </w:r>
      <w:r w:rsidR="000E3E97">
        <w:fldChar w:fldCharType="begin"/>
      </w:r>
      <w:r w:rsidR="000E3E97">
        <w:instrText xml:space="preserve"> ADDIN EN.CITE &lt;EndNote&gt;&lt;Cite&gt;&lt;Author&gt;Ventosa&lt;/Author&gt;&lt;Year&gt;2015&lt;/Year&gt;&lt;RecNum&gt;8231&lt;/RecNum&gt;&lt;DisplayText&gt;(&lt;style face="italic"&gt;7&lt;/style&gt;)&lt;/DisplayText&gt;&lt;record&gt;&lt;rec-number&gt;8231&lt;/rec-number&gt;&lt;foreign-keys&gt;&lt;key app="EN" db-id="vawrdvfvexr9z1e5pd0p92dt2dzpvp0ezpsr" timestamp="0"&gt;8231&lt;/key&gt;&lt;/foreign-keys&gt;&lt;ref-type name="Journal Article"&gt;17&lt;/ref-type&gt;&lt;contributors&gt;&lt;authors&gt;&lt;author&gt;Ventosa, A.&lt;/author&gt;&lt;author&gt;de la Haba, R. R.&lt;/author&gt;&lt;author&gt;Sanchez-Porro, C.&lt;/author&gt;&lt;author&gt;Papke, R. T.&lt;/author&gt;&lt;/authors&gt;&lt;/contributors&gt;&lt;auth-address&gt;Department of Microbiology and Parasitology, Faculty of Pharmacy, University of Sevilla, 41012 Sevilla, Spain. Electronic address: ventosa@us.es.&amp;#xD;Department of Microbiology and Parasitology, Faculty of Pharmacy, University of Sevilla, 41012 Sevilla, Spain.&amp;#xD;Department of Molecular and Cell Biology, University of Connecticut, 06269 Storrs, CT, USA.&lt;/auth-address&gt;&lt;titles&gt;&lt;title&gt;Microbial diversity of hypersaline environments: a metagenomic approach&lt;/title&gt;&lt;secondary-title&gt;Curr Opin Microbiol&lt;/secondary-title&gt;&lt;/titles&gt;&lt;periodical&gt;&lt;full-title&gt;Curr Opin Microbiol&lt;/full-title&gt;&lt;/periodical&gt;&lt;pages&gt;80-7&lt;/pages&gt;&lt;volume&gt;25&lt;/volume&gt;&lt;dates&gt;&lt;year&gt;2015&lt;/year&gt;&lt;pub-dates&gt;&lt;date&gt;Jun&lt;/date&gt;&lt;/pub-dates&gt;&lt;/dates&gt;&lt;isbn&gt;1879-0364 (Electronic)&amp;#xD;1369-5274 (Linking)&lt;/isbn&gt;&lt;accession-num&gt;26056770&lt;/accession-num&gt;&lt;urls&gt;&lt;related-urls&gt;&lt;url&gt;http://www.ncbi.nlm.nih.gov/pubmed/26056770&lt;/url&gt;&lt;/related-urls&gt;&lt;/urls&gt;&lt;electronic-resource-num&gt;10.1016/j.mib.2015.05.002&lt;/electronic-resource-num&gt;&lt;/record&gt;&lt;/Cite&gt;&lt;/EndNote&gt;</w:instrText>
      </w:r>
      <w:r w:rsidR="000E3E97">
        <w:fldChar w:fldCharType="separate"/>
      </w:r>
      <w:r w:rsidR="000E3E97">
        <w:rPr>
          <w:noProof/>
        </w:rPr>
        <w:t>(</w:t>
      </w:r>
      <w:r w:rsidR="000E3E97" w:rsidRPr="000E3E97">
        <w:rPr>
          <w:i/>
          <w:noProof/>
        </w:rPr>
        <w:t>7</w:t>
      </w:r>
      <w:r w:rsidR="000E3E97">
        <w:rPr>
          <w:noProof/>
        </w:rPr>
        <w:t>)</w:t>
      </w:r>
      <w:r w:rsidR="000E3E97">
        <w:fldChar w:fldCharType="end"/>
      </w:r>
    </w:p>
    <w:p w14:paraId="3E3CCFFC" w14:textId="19E29DD1" w:rsidR="007C6B14" w:rsidRPr="000D5BAE" w:rsidRDefault="007C6B14" w:rsidP="00B71FA9">
      <w:pPr>
        <w:pStyle w:val="ListParagraph"/>
        <w:numPr>
          <w:ilvl w:val="0"/>
          <w:numId w:val="1"/>
        </w:numPr>
      </w:pPr>
      <w:r w:rsidRPr="000D5BAE">
        <w:t xml:space="preserve">Saline lake surface, extracted </w:t>
      </w:r>
      <w:proofErr w:type="spellStart"/>
      <w:r w:rsidRPr="000D5BAE">
        <w:t>Nanohaloarchaea</w:t>
      </w:r>
      <w:proofErr w:type="spellEnd"/>
      <w:r w:rsidRPr="000D5BAE">
        <w:t xml:space="preserve"> for the first time, used co-assembly </w:t>
      </w:r>
      <w:r w:rsidR="000E3E97">
        <w:fldChar w:fldCharType="begin"/>
      </w:r>
      <w:r w:rsidR="000E3E97">
        <w:instrText xml:space="preserve"> ADDIN EN.CITE &lt;EndNote&gt;&lt;Cite&gt;&lt;Author&gt;Narasingarao&lt;/Author&gt;&lt;Year&gt;2012&lt;/Year&gt;&lt;RecNum&gt;7113&lt;/RecNum&gt;&lt;DisplayText&gt;(&lt;style face="italic"&gt;8&lt;/style&gt;)&lt;/DisplayText&gt;&lt;record&gt;&lt;rec-number&gt;7113&lt;/rec-number&gt;&lt;foreign-keys&gt;&lt;key app="EN" db-id="vawrdvfvexr9z1e5pd0p92dt2dzpvp0ezpsr" timestamp="0"&gt;7113&lt;/key&gt;&lt;/foreign-keys&gt;&lt;ref-type name="Journal Article"&gt;17&lt;/ref-type&gt;&lt;contributors&gt;&lt;authors&gt;&lt;author&gt;Narasingarao, P.&lt;/author&gt;&lt;author&gt;Podell, S.&lt;/author&gt;&lt;author&gt;Ugalde, J. A.&lt;/author&gt;&lt;author&gt;Brochier-Armanet, C.&lt;/author&gt;&lt;author&gt;Emerson, J. B.&lt;/author&gt;&lt;author&gt;Brocks, J. J.&lt;/author&gt;&lt;author&gt;Heidelberg, K. B.&lt;/author&gt;&lt;author&gt;Banfield, J. F.&lt;/author&gt;&lt;author&gt;Allen, E. E.&lt;/author&gt;&lt;/authors&gt;&lt;/contributors&gt;&lt;auth-address&gt;Marine Biology Research Division, Scripps Institution of Oceanography, University of California, San Diego, La Jolla, CA, USA.&lt;/auth-address&gt;&lt;titles&gt;&lt;title&gt;De novo metagenomic assembly reveals abundant novel major lineage of Archaea in hypersaline microbial communities&lt;/title&gt;&lt;secondary-title&gt;ISME J&lt;/secondary-title&gt;&lt;alt-title&gt;The ISME journal&lt;/alt-title&gt;&lt;/titles&gt;&lt;periodical&gt;&lt;full-title&gt;ISME J&lt;/full-title&gt;&lt;/periodical&gt;&lt;pages&gt;81-93&lt;/pages&gt;&lt;volume&gt;6&lt;/volume&gt;&lt;number&gt;1&lt;/number&gt;&lt;edition&gt;2011/07/01&lt;/edition&gt;&lt;dates&gt;&lt;year&gt;2012&lt;/year&gt;&lt;pub-dates&gt;&lt;date&gt;Jan&lt;/date&gt;&lt;/pub-dates&gt;&lt;/dates&gt;&lt;isbn&gt;1751-7370 (Electronic)&amp;#xD;1751-7362 (Linking)&lt;/isbn&gt;&lt;accession-num&gt;21716304&lt;/accession-num&gt;&lt;work-type&gt;Research Support, Non-U.S. Gov&amp;apos;t&amp;#xD;Research Support, U.S. Gov&amp;apos;t, Non-P.H.S.&lt;/work-type&gt;&lt;urls&gt;&lt;related-urls&gt;&lt;url&gt;http://www.ncbi.nlm.nih.gov/pubmed/21716304&lt;/url&gt;&lt;/related-urls&gt;&lt;/urls&gt;&lt;custom2&gt;3246234&lt;/custom2&gt;&lt;electronic-resource-num&gt;10.1038/ismej.2011.78&lt;/electronic-resource-num&gt;&lt;language&gt;eng&lt;/language&gt;&lt;/record&gt;&lt;/Cite&gt;&lt;/EndNote&gt;</w:instrText>
      </w:r>
      <w:r w:rsidR="000E3E97">
        <w:fldChar w:fldCharType="separate"/>
      </w:r>
      <w:r w:rsidR="000E3E97">
        <w:rPr>
          <w:noProof/>
        </w:rPr>
        <w:t>(</w:t>
      </w:r>
      <w:r w:rsidR="000E3E97" w:rsidRPr="000E3E97">
        <w:rPr>
          <w:i/>
          <w:noProof/>
        </w:rPr>
        <w:t>8</w:t>
      </w:r>
      <w:r w:rsidR="000E3E97">
        <w:rPr>
          <w:noProof/>
        </w:rPr>
        <w:t>)</w:t>
      </w:r>
      <w:r w:rsidR="000E3E97">
        <w:fldChar w:fldCharType="end"/>
      </w:r>
    </w:p>
    <w:p w14:paraId="1595764E" w14:textId="5F7AFC3E" w:rsidR="00C76B6F" w:rsidRPr="000D5BAE" w:rsidRDefault="00C76B6F" w:rsidP="00B71FA9">
      <w:pPr>
        <w:pStyle w:val="ListParagraph"/>
        <w:numPr>
          <w:ilvl w:val="0"/>
          <w:numId w:val="1"/>
        </w:numPr>
      </w:pPr>
      <w:r w:rsidRPr="000D5BAE">
        <w:t xml:space="preserve">Lake </w:t>
      </w:r>
      <w:proofErr w:type="spellStart"/>
      <w:r w:rsidRPr="000D5BAE">
        <w:t>metavirome</w:t>
      </w:r>
      <w:proofErr w:type="spellEnd"/>
      <w:r w:rsidRPr="000D5BAE">
        <w:t xml:space="preserve"> study, virus dynamics over time</w:t>
      </w:r>
      <w:r w:rsidR="00B85235" w:rsidRPr="000D5BAE">
        <w:t xml:space="preserve"> </w:t>
      </w:r>
      <w:r w:rsidR="000E3E97">
        <w:fldChar w:fldCharType="begin"/>
      </w:r>
      <w:r w:rsidR="000E3E97">
        <w:instrText xml:space="preserve"> ADDIN EN.CITE &lt;EndNote&gt;&lt;Cite&gt;&lt;Author&gt;Emerson&lt;/Author&gt;&lt;Year&gt;2012&lt;/Year&gt;&lt;RecNum&gt;8082&lt;/RecNum&gt;&lt;DisplayText&gt;(&lt;style face="italic"&gt;9&lt;/style&gt;)&lt;/DisplayText&gt;&lt;record&gt;&lt;rec-number&gt;8082&lt;/rec-number&gt;&lt;foreign-keys&gt;&lt;key app="EN" db-id="vawrdvfvexr9z1e5pd0p92dt2dzpvp0ezpsr" timestamp="0"&gt;8082&lt;/key&gt;&lt;/foreign-keys&gt;&lt;ref-type name="Journal Article"&gt;17&lt;/ref-type&gt;&lt;contributors&gt;&lt;authors&gt;&lt;author&gt;Emerson, J. B.&lt;/author&gt;&lt;author&gt;Thomas, B. C.&lt;/author&gt;&lt;author&gt;Andrade, K.&lt;/author&gt;&lt;author&gt;Allen, E. E.&lt;/author&gt;&lt;author&gt;Heidelberg, K. B.&lt;/author&gt;&lt;author&gt;Banfield, J. F.&lt;/author&gt;&lt;/authors&gt;&lt;/contributors&gt;&lt;auth-address&gt;Department of Earth and Planetary Science, University of California, Berkeley, Berkeley, California, USA. jemerson@berkeley.edu&lt;/auth-address&gt;&lt;titles&gt;&lt;title&gt;Dynamic viral populations in hypersaline systems as revealed by metagenomic assembly&lt;/title&gt;&lt;secondary-title&gt;Appl Environ Microbiol&lt;/secondary-title&gt;&lt;/titles&gt;&lt;periodical&gt;&lt;full-title&gt;Appl Environ Microbiol&lt;/full-title&gt;&lt;/periodical&gt;&lt;pages&gt;6309-20&lt;/pages&gt;&lt;volume&gt;78&lt;/volume&gt;&lt;number&gt;17&lt;/number&gt;&lt;keywords&gt;&lt;keyword&gt;Archaea/virology&lt;/keyword&gt;&lt;keyword&gt;Bacteria/virology&lt;/keyword&gt;&lt;keyword&gt;*Biodiversity&lt;/keyword&gt;&lt;keyword&gt;Lakes&lt;/keyword&gt;&lt;keyword&gt;*Metagenome&lt;/keyword&gt;&lt;keyword&gt;*Salinity&lt;/keyword&gt;&lt;keyword&gt;Victoria&lt;/keyword&gt;&lt;keyword&gt;Viruses/*classification/*genetics&lt;/keyword&gt;&lt;keyword&gt;Water/*chemistry&lt;/keyword&gt;&lt;keyword&gt;*Water Microbiology&lt;/keyword&gt;&lt;/keywords&gt;&lt;dates&gt;&lt;year&gt;2012&lt;/year&gt;&lt;pub-dates&gt;&lt;date&gt;Sep&lt;/date&gt;&lt;/pub-dates&gt;&lt;/dates&gt;&lt;isbn&gt;1098-5336 (Electronic)&amp;#xD;0099-2240 (Linking)&lt;/isbn&gt;&lt;accession-num&gt;22773627&lt;/accession-num&gt;&lt;urls&gt;&lt;related-urls&gt;&lt;url&gt;http://www.ncbi.nlm.nih.gov/pubmed/22773627&lt;/url&gt;&lt;/related-urls&gt;&lt;/urls&gt;&lt;custom2&gt;PMC3416638&lt;/custom2&gt;&lt;electronic-resource-num&gt;10.1128/AEM.01212-12&lt;/electronic-resource-num&gt;&lt;/record&gt;&lt;/Cite&gt;&lt;/EndNote&gt;</w:instrText>
      </w:r>
      <w:r w:rsidR="000E3E97">
        <w:fldChar w:fldCharType="separate"/>
      </w:r>
      <w:r w:rsidR="000E3E97">
        <w:rPr>
          <w:noProof/>
        </w:rPr>
        <w:t>(</w:t>
      </w:r>
      <w:r w:rsidR="000E3E97" w:rsidRPr="000E3E97">
        <w:rPr>
          <w:i/>
          <w:noProof/>
        </w:rPr>
        <w:t>9</w:t>
      </w:r>
      <w:r w:rsidR="000E3E97">
        <w:rPr>
          <w:noProof/>
        </w:rPr>
        <w:t>)</w:t>
      </w:r>
      <w:r w:rsidR="000E3E97">
        <w:fldChar w:fldCharType="end"/>
      </w:r>
    </w:p>
    <w:p w14:paraId="148F1298" w14:textId="3CD9405D" w:rsidR="00B85235" w:rsidRPr="000D5BAE" w:rsidRDefault="00B85235" w:rsidP="00B71FA9">
      <w:pPr>
        <w:pStyle w:val="ListParagraph"/>
        <w:numPr>
          <w:ilvl w:val="0"/>
          <w:numId w:val="1"/>
        </w:numPr>
      </w:pPr>
      <w:r w:rsidRPr="000D5BAE">
        <w:t xml:space="preserve">Antarctica lake metagenome, looked at evolution dynamics of halophiles, co-assembly </w:t>
      </w:r>
      <w:r w:rsidR="000E3E97">
        <w:fldChar w:fldCharType="begin">
          <w:fldData xml:space="preserve">PEVuZE5vdGU+PENpdGU+PEF1dGhvcj5EZU1hZXJlPC9BdXRob3I+PFllYXI+MjAxMzwvWWVhcj48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NjkzOS00NDwvcGFnZXM+PHZv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</w:fldData>
        </w:fldChar>
      </w:r>
      <w:r w:rsidR="000E3E97">
        <w:instrText xml:space="preserve"> ADDIN EN.CITE </w:instrText>
      </w:r>
      <w:r w:rsidR="000E3E97">
        <w:fldChar w:fldCharType="begin">
          <w:fldData xml:space="preserve">PEVuZE5vdGU+PENpdGU+PEF1dGhvcj5EZU1hZXJlPC9BdXRob3I+PFllYXI+MjAxMzwvWWVhcj48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C9wZXJpb2RpY2FsPjxwYWdlcz4xNjkzOS00NDwvcGFnZXM+PHZv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</w:fldData>
        </w:fldChar>
      </w:r>
      <w:r w:rsidR="000E3E97">
        <w:instrText xml:space="preserve"> ADDIN EN.CITE.DATA </w:instrText>
      </w:r>
      <w:r w:rsidR="000E3E97">
        <w:fldChar w:fldCharType="end"/>
      </w:r>
      <w:r w:rsidR="000E3E97">
        <w:fldChar w:fldCharType="separate"/>
      </w:r>
      <w:r w:rsidR="000E3E97">
        <w:rPr>
          <w:noProof/>
        </w:rPr>
        <w:t>(</w:t>
      </w:r>
      <w:r w:rsidR="000E3E97" w:rsidRPr="000E3E97">
        <w:rPr>
          <w:i/>
          <w:noProof/>
        </w:rPr>
        <w:t>10</w:t>
      </w:r>
      <w:r w:rsidR="000E3E97">
        <w:rPr>
          <w:noProof/>
        </w:rPr>
        <w:t>)</w:t>
      </w:r>
      <w:r w:rsidR="000E3E97">
        <w:fldChar w:fldCharType="end"/>
      </w:r>
    </w:p>
    <w:p w14:paraId="32061E69" w14:textId="0BDB65C6" w:rsidR="00B85235" w:rsidRPr="000D5BAE" w:rsidRDefault="00B85235" w:rsidP="00B71FA9">
      <w:pPr>
        <w:pStyle w:val="ListParagraph"/>
        <w:numPr>
          <w:ilvl w:val="0"/>
          <w:numId w:val="1"/>
        </w:numPr>
      </w:pPr>
      <w:r w:rsidRPr="000D5BAE">
        <w:t>Review proposing the power of SAGs to de-co</w:t>
      </w:r>
      <w:r w:rsidR="00FA337A" w:rsidRPr="000D5BAE">
        <w:t>n</w:t>
      </w:r>
      <w:r w:rsidRPr="000D5BAE">
        <w:t xml:space="preserve">volute extremophile microbiome. Also mentions the power of metagenomic binning (surface-level, however) </w:t>
      </w:r>
      <w:r w:rsidR="000E3E97">
        <w:fldChar w:fldCharType="begin"/>
      </w:r>
      <w:r w:rsidR="000E3E97">
        <w:instrText xml:space="preserve"> ADDIN EN.CITE &lt;EndNote&gt;&lt;Cite&gt;&lt;Author&gt;Hedlund&lt;/Author&gt;&lt;Year&gt;2014&lt;/Year&gt;&lt;RecNum&gt;8924&lt;/RecNum&gt;&lt;DisplayText&gt;(&lt;style face="italic"&gt;11&lt;/style&gt;)&lt;/DisplayText&gt;&lt;record&gt;&lt;rec-number&gt;8924&lt;/rec-number&gt;&lt;foreign-keys&gt;&lt;key app="EN" db-id="vawrdvfvexr9z1e5pd0p92dt2dzpvp0ezpsr" timestamp="1543251800"&gt;8924&lt;/key&gt;&lt;/foreign-keys&gt;&lt;ref-type name="Journal Article"&gt;17&lt;/ref-type&gt;&lt;contributors&gt;&lt;authors&gt;&lt;author&gt;Hedlund, B. P.&lt;/author&gt;&lt;author&gt;Dodsworth, J. A.&lt;/author&gt;&lt;author&gt;Murugapiran, S. K.&lt;/author&gt;&lt;author&gt;Rinke, C.&lt;/author&gt;&lt;author&gt;Woyke, T.&lt;/author&gt;&lt;/authors&gt;&lt;/contributors&gt;&lt;auth-address&gt;School of Life Sciences, University of Nevada Las Vegas, 4004, 4505 Maryland Parkway, Las Vegas, NV, 89154-4004, USA, brian.hedlund@unlv.edu.&lt;/auth-address&gt;&lt;titles&gt;&lt;title&gt;Impact of single-cell genomics and metagenomics on the emerging view of extremophile &amp;quot;microbial dark matter&amp;quot;&lt;/title&gt;&lt;secondary-title&gt;Extremophiles&lt;/secondary-title&gt;&lt;/titles&gt;&lt;periodical&gt;&lt;full-title&gt;Extremophiles&lt;/full-title&gt;&lt;/periodical&gt;&lt;pages&gt;865-75&lt;/pages&gt;&lt;volume&gt;18&lt;/volume&gt;&lt;number&gt;5&lt;/number&gt;&lt;keywords&gt;&lt;keyword&gt;*Adaptation, Physiological&lt;/keyword&gt;&lt;keyword&gt;*Metagenome&lt;/keyword&gt;&lt;keyword&gt;Metagenomics&lt;/keyword&gt;&lt;keyword&gt;Microbiota/*genetics&lt;/keyword&gt;&lt;keyword&gt;Single-Cell Analysis&lt;/keyword&gt;&lt;/keywords&gt;&lt;dates&gt;&lt;year&gt;2014&lt;/year&gt;&lt;pub-dates&gt;&lt;date&gt;Sep&lt;/date&gt;&lt;/pub-dates&gt;&lt;/dates&gt;&lt;isbn&gt;1433-4909 (Electronic)&amp;#xD;1431-0651 (Linking)&lt;/isbn&gt;&lt;accession-num&gt;25113821&lt;/accession-num&gt;&lt;urls&gt;&lt;related-urls&gt;&lt;url&gt;https://www.ncbi.nlm.nih.gov/pubmed/25113821&lt;/url&gt;&lt;/related-urls&gt;&lt;/urls&gt;&lt;electronic-resource-num&gt;10.1007/s00792-014-0664-7&lt;/electronic-resource-num&gt;&lt;/record&gt;&lt;/Cite&gt;&lt;/EndNote&gt;</w:instrText>
      </w:r>
      <w:r w:rsidR="000E3E97">
        <w:fldChar w:fldCharType="separate"/>
      </w:r>
      <w:r w:rsidR="000E3E97">
        <w:rPr>
          <w:noProof/>
        </w:rPr>
        <w:t>(</w:t>
      </w:r>
      <w:r w:rsidR="000E3E97" w:rsidRPr="000E3E97">
        <w:rPr>
          <w:i/>
          <w:noProof/>
        </w:rPr>
        <w:t>11</w:t>
      </w:r>
      <w:r w:rsidR="000E3E97">
        <w:rPr>
          <w:noProof/>
        </w:rPr>
        <w:t>)</w:t>
      </w:r>
      <w:r w:rsidR="000E3E97">
        <w:fldChar w:fldCharType="end"/>
      </w:r>
    </w:p>
    <w:p w14:paraId="498DCA36" w14:textId="67BD01E6" w:rsidR="00C64D82" w:rsidRPr="000D5BAE" w:rsidRDefault="00C64D82" w:rsidP="00B71FA9">
      <w:pPr>
        <w:pStyle w:val="ListParagraph"/>
        <w:numPr>
          <w:ilvl w:val="0"/>
          <w:numId w:val="1"/>
        </w:numPr>
      </w:pPr>
      <w:r w:rsidRPr="000D5BAE">
        <w:t xml:space="preserve">Comparison of functional potential across a salinity gradient in ponds, produced lots of MAGs, found pathways that correlate with salinity </w:t>
      </w:r>
      <w:r w:rsidR="000E3E97">
        <w:fldChar w:fldCharType="begin">
          <w:fldData xml:space="preserve">PEVuZE5vdGU+PENpdGU+PEF1dGhvcj5LaW1icmVsPC9BdXRob3I+PFllYXI+MjAxODwvWWVhcj48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</w:fldData>
        </w:fldChar>
      </w:r>
      <w:r w:rsidR="000E3E97">
        <w:instrText xml:space="preserve"> ADDIN EN.CITE </w:instrText>
      </w:r>
      <w:r w:rsidR="000E3E97">
        <w:fldChar w:fldCharType="begin">
          <w:fldData xml:space="preserve">PEVuZE5vdGU+PENpdGU+PEF1dGhvcj5LaW1icmVsPC9BdXRob3I+PFllYXI+MjAxODwvWWVhcj48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</w:fldData>
        </w:fldChar>
      </w:r>
      <w:r w:rsidR="000E3E97">
        <w:instrText xml:space="preserve"> ADDIN EN.CITE.DATA </w:instrText>
      </w:r>
      <w:r w:rsidR="000E3E97">
        <w:fldChar w:fldCharType="end"/>
      </w:r>
      <w:r w:rsidR="000E3E97">
        <w:fldChar w:fldCharType="separate"/>
      </w:r>
      <w:r w:rsidR="000E3E97">
        <w:rPr>
          <w:noProof/>
        </w:rPr>
        <w:t>(</w:t>
      </w:r>
      <w:r w:rsidR="000E3E97" w:rsidRPr="000E3E97">
        <w:rPr>
          <w:i/>
          <w:noProof/>
        </w:rPr>
        <w:t>12</w:t>
      </w:r>
      <w:r w:rsidR="000E3E97">
        <w:rPr>
          <w:noProof/>
        </w:rPr>
        <w:t>)</w:t>
      </w:r>
      <w:r w:rsidR="000E3E97">
        <w:fldChar w:fldCharType="end"/>
      </w:r>
      <w:r w:rsidRPr="000D5BAE">
        <w:t xml:space="preserve"> </w:t>
      </w:r>
    </w:p>
    <w:p w14:paraId="4FF5438F" w14:textId="33C39573" w:rsidR="000D5BAE" w:rsidRDefault="006602CF" w:rsidP="000D5BAE">
      <w:pPr>
        <w:pStyle w:val="ListParagraph"/>
        <w:numPr>
          <w:ilvl w:val="0"/>
          <w:numId w:val="1"/>
        </w:numPr>
      </w:pPr>
      <w:r w:rsidRPr="000D5BAE">
        <w:t xml:space="preserve">Hypersaline soda lakes, many MAGs extracted, </w:t>
      </w:r>
      <w:proofErr w:type="spellStart"/>
      <w:r w:rsidRPr="000D5BAE">
        <w:t>pI</w:t>
      </w:r>
      <w:proofErr w:type="spellEnd"/>
      <w:r w:rsidRPr="000D5BAE">
        <w:t xml:space="preserve"> and functional potential of MAGs analyzed </w:t>
      </w:r>
      <w:r w:rsidR="000E3E97">
        <w:fldChar w:fldCharType="begin">
          <w:fldData xml:space="preserve">PEVuZE5vdGU+PENpdGU+PEF1dGhvcj5WYXZvdXJha2lzPC9BdXRob3I+PFllYXI+MjAxNjwvWWVh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</w:fldData>
        </w:fldChar>
      </w:r>
      <w:r w:rsidR="000E3E97">
        <w:instrText xml:space="preserve"> ADDIN EN.CITE </w:instrText>
      </w:r>
      <w:r w:rsidR="000E3E97">
        <w:fldChar w:fldCharType="begin">
          <w:fldData xml:space="preserve">PEVuZE5vdGU+PENpdGU+PEF1dGhvcj5WYXZvdXJha2lzPC9BdXRob3I+PFllYXI+MjAxNjwvWWVh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</w:fldData>
        </w:fldChar>
      </w:r>
      <w:r w:rsidR="000E3E97">
        <w:instrText xml:space="preserve"> ADDIN EN.CITE.DATA </w:instrText>
      </w:r>
      <w:r w:rsidR="000E3E97">
        <w:fldChar w:fldCharType="end"/>
      </w:r>
      <w:r w:rsidR="000E3E97">
        <w:fldChar w:fldCharType="separate"/>
      </w:r>
      <w:r w:rsidR="000E3E97">
        <w:rPr>
          <w:noProof/>
        </w:rPr>
        <w:t>(</w:t>
      </w:r>
      <w:r w:rsidR="000E3E97" w:rsidRPr="000E3E97">
        <w:rPr>
          <w:i/>
          <w:noProof/>
        </w:rPr>
        <w:t>13</w:t>
      </w:r>
      <w:r w:rsidR="000E3E97">
        <w:rPr>
          <w:noProof/>
        </w:rPr>
        <w:t>)</w:t>
      </w:r>
      <w:r w:rsidR="000E3E97">
        <w:fldChar w:fldCharType="end"/>
      </w:r>
    </w:p>
    <w:p w14:paraId="7714DBEC" w14:textId="3B439F52" w:rsidR="006602CF" w:rsidRPr="000D5BAE" w:rsidRDefault="006602CF" w:rsidP="00B71FA9">
      <w:pPr>
        <w:pStyle w:val="ListParagraph"/>
        <w:numPr>
          <w:ilvl w:val="0"/>
          <w:numId w:val="1"/>
        </w:numPr>
      </w:pPr>
      <w:r w:rsidRPr="000D5BAE">
        <w:t xml:space="preserve">Review outlining the difficulties of binning in halophile metagenomes... </w:t>
      </w:r>
      <w:r w:rsidR="00937C6F" w:rsidRPr="000D5BAE">
        <w:t xml:space="preserve">Halophiles have very low species diversity, but high intraspecific diversity, making assembly and binning difficult. </w:t>
      </w:r>
      <w:r w:rsidR="000D5BAE" w:rsidRPr="000D5BAE">
        <w:t xml:space="preserve">High </w:t>
      </w:r>
      <w:proofErr w:type="spellStart"/>
      <w:r w:rsidR="000D5BAE" w:rsidRPr="000D5BAE">
        <w:t>microdiversity</w:t>
      </w:r>
      <w:proofErr w:type="spellEnd"/>
      <w:r w:rsidR="000D5BAE" w:rsidRPr="000D5BAE">
        <w:t xml:space="preserve"> makes abundant halophiles a pain to extract. </w:t>
      </w:r>
      <w:hyperlink r:id="rId5" w:tgtFrame="_blank" w:tooltip="Persistent link using digital object identifier" w:history="1">
        <w:r w:rsidR="000D5BAE" w:rsidRPr="000D5BAE">
          <w:rPr>
            <w:rStyle w:val="Hyperlink"/>
            <w:rFonts w:eastAsia="Times New Roman"/>
          </w:rPr>
          <w:t>https://doi.org/10.1016/j.syap</w:t>
        </w:r>
        <w:r w:rsidR="000D5BAE" w:rsidRPr="000D5BAE">
          <w:rPr>
            <w:rStyle w:val="Hyperlink"/>
            <w:rFonts w:eastAsia="Times New Roman"/>
          </w:rPr>
          <w:t>m</w:t>
        </w:r>
        <w:r w:rsidR="000D5BAE" w:rsidRPr="000D5BAE">
          <w:rPr>
            <w:rStyle w:val="Hyperlink"/>
            <w:rFonts w:eastAsia="Times New Roman"/>
          </w:rPr>
          <w:t>.2018.11.001</w:t>
        </w:r>
      </w:hyperlink>
      <w:r w:rsidR="009812AF">
        <w:rPr>
          <w:rFonts w:eastAsia="Times New Roman"/>
        </w:rPr>
        <w:t xml:space="preserve"> </w:t>
      </w:r>
      <w:r w:rsidR="000E3E97">
        <w:fldChar w:fldCharType="begin"/>
      </w:r>
      <w:r w:rsidR="000E3E97">
        <w:instrText xml:space="preserve"> ADDIN EN.CITE &lt;EndNote&gt;&lt;Cite&gt;&lt;Author&gt;Ramos-Barbero&lt;/Author&gt;&lt;Year&gt;2018&lt;/Year&gt;&lt;RecNum&gt;8952&lt;/RecNum&gt;&lt;DisplayText&gt;(&lt;style face="italic"&gt;14&lt;/style&gt;)&lt;/DisplayText&gt;&lt;record&gt;&lt;rec-number&gt;8952&lt;/rec-number&gt;&lt;foreign-keys&gt;&lt;key app="EN" db-id="vawrdvfvexr9z1e5pd0p92dt2dzpvp0ezpsr" timestamp="1543350239"&gt;8952&lt;/key&gt;&lt;/foreign-keys&gt;&lt;ref-type name="Journal Article"&gt;17&lt;/ref-type&gt;&lt;contributors&gt;&lt;authors&gt;&lt;author&gt;Ramos-Barbero, María Dolores&lt;/author&gt;&lt;author&gt;Martin-Cuadrado, Ana- B.&lt;/author&gt;&lt;author&gt;Viver, Tomeu&lt;/author&gt;&lt;author&gt;Santos, Fernando&lt;/author&gt;&lt;author&gt;Martinez-Garcia, Manuel&lt;/author&gt;&lt;author&gt;Antón, Josefa&lt;/author&gt;&lt;/authors&gt;&lt;/contributors&gt;&lt;titles&gt;&lt;title&gt;Recovering microbial genomes from metagenomes in hypersaline environments: the Good, the Bad and the Ugly&lt;/title&gt;&lt;secondary-title&gt;Systematic and Applied Microbiology&lt;/secondary-title&gt;&lt;/titles&gt;&lt;periodical&gt;&lt;full-title&gt;Systematic and Applied Microbiology&lt;/full-title&gt;&lt;/periodical&gt;&lt;keywords&gt;&lt;keyword&gt;microdiversity&lt;/keyword&gt;&lt;keyword&gt;binning&lt;/keyword&gt;&lt;keyword&gt;hypersaline&lt;/keyword&gt;&lt;/keywords&gt;&lt;dates&gt;&lt;year&gt;2018&lt;/year&gt;&lt;pub-dates&gt;&lt;date&gt;2018/11/15/&lt;/date&gt;&lt;/pub-dates&gt;&lt;/dates&gt;&lt;isbn&gt;0723-2020&lt;/isbn&gt;&lt;urls&gt;&lt;related-urls&gt;&lt;url&gt;http://www.sciencedirect.com/science/article/pii/S0723202018301930&lt;/url&gt;&lt;/related-urls&gt;&lt;/urls&gt;&lt;electronic-resource-num&gt;https://doi.org/10.1016/j.syapm.2018.11.001&lt;/electronic-resource-num&gt;&lt;/record&gt;&lt;/Cite&gt;&lt;/EndNote&gt;</w:instrText>
      </w:r>
      <w:r w:rsidR="000E3E97">
        <w:fldChar w:fldCharType="separate"/>
      </w:r>
      <w:r w:rsidR="000E3E97">
        <w:rPr>
          <w:noProof/>
        </w:rPr>
        <w:t>(</w:t>
      </w:r>
      <w:r w:rsidR="000E3E97" w:rsidRPr="000E3E97">
        <w:rPr>
          <w:i/>
          <w:noProof/>
        </w:rPr>
        <w:t>14</w:t>
      </w:r>
      <w:r w:rsidR="000E3E97">
        <w:rPr>
          <w:noProof/>
        </w:rPr>
        <w:t>)</w:t>
      </w:r>
      <w:r w:rsidR="000E3E97">
        <w:fldChar w:fldCharType="end"/>
      </w:r>
    </w:p>
    <w:p w14:paraId="6CF3894A" w14:textId="3724DC06" w:rsidR="00937C6F" w:rsidRDefault="00937C6F" w:rsidP="00B71FA9">
      <w:pPr>
        <w:pStyle w:val="ListParagraph"/>
        <w:numPr>
          <w:ilvl w:val="0"/>
          <w:numId w:val="1"/>
        </w:numPr>
      </w:pPr>
      <w:r w:rsidRPr="000D5BAE">
        <w:t xml:space="preserve">Importance of uncultured microbial dark matter </w:t>
      </w:r>
      <w:r w:rsidR="000E3E97">
        <w:fldChar w:fldCharType="begin">
          <w:fldData xml:space="preserve">PEVuZE5vdGU+PENpdGU+PEF1dGhvcj5SaW5rZTwvQXV0aG9yPjxZZWFyPjIwMTM8L1llYXI+PFJl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</w:fldData>
        </w:fldChar>
      </w:r>
      <w:r w:rsidR="000E3E97">
        <w:instrText xml:space="preserve"> ADDIN EN.CITE </w:instrText>
      </w:r>
      <w:r w:rsidR="000E3E97">
        <w:fldChar w:fldCharType="begin">
          <w:fldData xml:space="preserve">PEVuZE5vdGU+PENpdGU+PEF1dGhvcj5SaW5rZTwvQXV0aG9yPjxZZWFyPjIwMTM8L1llYXI+PFJl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</w:fldData>
        </w:fldChar>
      </w:r>
      <w:r w:rsidR="000E3E97">
        <w:instrText xml:space="preserve"> ADDIN EN.CITE.DATA </w:instrText>
      </w:r>
      <w:r w:rsidR="000E3E97">
        <w:fldChar w:fldCharType="end"/>
      </w:r>
      <w:r w:rsidR="000E3E97">
        <w:fldChar w:fldCharType="separate"/>
      </w:r>
      <w:r w:rsidR="000E3E97">
        <w:rPr>
          <w:noProof/>
        </w:rPr>
        <w:t>(</w:t>
      </w:r>
      <w:r w:rsidR="000E3E97" w:rsidRPr="000E3E97">
        <w:rPr>
          <w:i/>
          <w:noProof/>
        </w:rPr>
        <w:t>15</w:t>
      </w:r>
      <w:r w:rsidR="000E3E97">
        <w:rPr>
          <w:noProof/>
        </w:rPr>
        <w:t>)</w:t>
      </w:r>
      <w:r w:rsidR="000E3E97">
        <w:fldChar w:fldCharType="end"/>
      </w:r>
    </w:p>
    <w:p w14:paraId="2A49DE2B" w14:textId="03D12E69" w:rsidR="001A1BB0" w:rsidRDefault="00DF3103" w:rsidP="00DF3103">
      <w:pPr>
        <w:pStyle w:val="ListParagraph"/>
        <w:numPr>
          <w:ilvl w:val="0"/>
          <w:numId w:val="1"/>
        </w:numPr>
      </w:pPr>
      <w:r>
        <w:t>High GC content makes assembly worse</w:t>
      </w:r>
      <w:r w:rsidR="0072062F">
        <w:t xml:space="preserve">, lowers </w:t>
      </w:r>
      <w:proofErr w:type="spellStart"/>
      <w:r w:rsidR="0072062F">
        <w:t>kmer</w:t>
      </w:r>
      <w:proofErr w:type="spellEnd"/>
      <w:r w:rsidR="0072062F">
        <w:t xml:space="preserve"> diversity</w:t>
      </w:r>
      <w:r>
        <w:t xml:space="preserve"> </w:t>
      </w:r>
      <w:r w:rsidR="000E3E97">
        <w:fldChar w:fldCharType="begin"/>
      </w:r>
      <w:r w:rsidR="000E3E97">
        <w:instrText xml:space="preserve"> ADDIN EN.CITE &lt;EndNote&gt;&lt;Cite&gt;&lt;Author&gt;Chen&lt;/Author&gt;&lt;Year&gt;2013&lt;/Year&gt;&lt;RecNum&gt;8928&lt;/RecNum&gt;&lt;DisplayText&gt;(&lt;style face="italic"&gt;16&lt;/style&gt;)&lt;/DisplayText&gt;&lt;record&gt;&lt;rec-number&gt;8928&lt;/rec-number&gt;&lt;foreign-keys&gt;&lt;key app="EN" db-id="vawrdvfvexr9z1e5pd0p92dt2dzpvp0ezpsr" timestamp="1543253791"&gt;8928&lt;/key&gt;&lt;/foreign-keys&gt;&lt;ref-type name="Journal Article"&gt;17&lt;/ref-type&gt;&lt;contributors&gt;&lt;authors&gt;&lt;author&gt;Chen, Y. C.&lt;/author&gt;&lt;author&gt;Liu, T.&lt;/author&gt;&lt;author&gt;Yu, C. H.&lt;/author&gt;&lt;author&gt;Chiang, T. Y.&lt;/author&gt;&lt;author&gt;Hwang, C. C.&lt;/author&gt;&lt;/authors&gt;&lt;/contributors&gt;&lt;auth-address&gt;Department of Engineering Science, National Cheng Kung University, Tainan, Taiwan.&lt;/auth-address&gt;&lt;titles&gt;&lt;title&gt;Effects of GC bias in next-generation-sequencing data on de novo genome assembly&lt;/title&gt;&lt;secondary-title&gt;PLoS One&lt;/secondary-title&gt;&lt;/titles&gt;&lt;periodical&gt;&lt;full-title&gt;PLoS One&lt;/full-title&gt;&lt;/periodical&gt;&lt;pages&gt;e62856&lt;/pages&gt;&lt;volume&gt;8&lt;/volume&gt;&lt;number&gt;4&lt;/number&gt;&lt;keywords&gt;&lt;keyword&gt;*Artifacts&lt;/keyword&gt;&lt;keyword&gt;*GC Rich Sequence&lt;/keyword&gt;&lt;keyword&gt;Genome, Bacterial/genetics&lt;/keyword&gt;&lt;keyword&gt;Genomics/*methods/standards&lt;/keyword&gt;&lt;keyword&gt;High-Throughput Nucleotide Sequencing/*methods/standards&lt;/keyword&gt;&lt;keyword&gt;Reference Standards&lt;/keyword&gt;&lt;/keywords&gt;&lt;dates&gt;&lt;year&gt;2013&lt;/year&gt;&lt;/dates&gt;&lt;isbn&gt;1932-6203 (Electronic)&amp;#xD;1932-6203 (Linking)&lt;/isbn&gt;&lt;accession-num&gt;23638157&lt;/accession-num&gt;&lt;urls&gt;&lt;related-urls&gt;&lt;url&gt;https://www.ncbi.nlm.nih.gov/pubmed/23638157&lt;/url&gt;&lt;/related-urls&gt;&lt;/urls&gt;&lt;custom2&gt;PMC3639258&lt;/custom2&gt;&lt;electronic-resource-num&gt;10.1371/journal.pone.0062856&lt;/electronic-resource-num&gt;&lt;/record&gt;&lt;/Cite&gt;&lt;/EndNote&gt;</w:instrText>
      </w:r>
      <w:r w:rsidR="000E3E97">
        <w:fldChar w:fldCharType="separate"/>
      </w:r>
      <w:r w:rsidR="000E3E97">
        <w:rPr>
          <w:noProof/>
        </w:rPr>
        <w:t>(</w:t>
      </w:r>
      <w:r w:rsidR="000E3E97" w:rsidRPr="000E3E97">
        <w:rPr>
          <w:i/>
          <w:noProof/>
        </w:rPr>
        <w:t>16</w:t>
      </w:r>
      <w:r w:rsidR="000E3E97">
        <w:rPr>
          <w:noProof/>
        </w:rPr>
        <w:t>)</w:t>
      </w:r>
      <w:r w:rsidR="000E3E97">
        <w:fldChar w:fldCharType="end"/>
      </w:r>
    </w:p>
    <w:p w14:paraId="21E27242" w14:textId="432E3AC5" w:rsidR="00DF3103" w:rsidRDefault="004E6C42" w:rsidP="00DF3103">
      <w:pPr>
        <w:pStyle w:val="ListParagraph"/>
        <w:numPr>
          <w:ilvl w:val="0"/>
          <w:numId w:val="1"/>
        </w:numPr>
      </w:pPr>
      <w:r>
        <w:t xml:space="preserve">Low </w:t>
      </w:r>
      <w:proofErr w:type="spellStart"/>
      <w:r>
        <w:t>kmer</w:t>
      </w:r>
      <w:proofErr w:type="spellEnd"/>
      <w:r>
        <w:t xml:space="preserve"> diversity reduces </w:t>
      </w:r>
      <w:proofErr w:type="spellStart"/>
      <w:r>
        <w:t>kmer</w:t>
      </w:r>
      <w:proofErr w:type="spellEnd"/>
      <w:r>
        <w:t>-</w:t>
      </w:r>
      <w:r w:rsidR="0072062F">
        <w:t xml:space="preserve">based binning power </w:t>
      </w:r>
      <w:r w:rsidR="000E3E97">
        <w:fldChar w:fldCharType="begin"/>
      </w:r>
      <w:r w:rsidR="000E3E97">
        <w:instrText xml:space="preserve"> ADDIN EN.CITE &lt;EndNote&gt;&lt;Cite&gt;&lt;Author&gt;Sedlar&lt;/Author&gt;&lt;Year&gt;2017&lt;/Year&gt;&lt;RecNum&gt;8929&lt;/RecNum&gt;&lt;DisplayText&gt;(&lt;style face="italic"&gt;17&lt;/style&gt;)&lt;/DisplayText&gt;&lt;record&gt;&lt;rec-number&gt;8929&lt;/rec-number&gt;&lt;foreign-keys&gt;&lt;key app="EN" db-id="vawrdvfvexr9z1e5pd0p92dt2dzpvp0ezpsr" timestamp="1543254537"&gt;8929&lt;/key&gt;&lt;/foreign-keys&gt;&lt;ref-type name="Journal Article"&gt;17&lt;/ref-type&gt;&lt;contributors&gt;&lt;authors&gt;&lt;author&gt;Sedlar, K.&lt;/author&gt;&lt;author&gt;Kupkova, K.&lt;/author&gt;&lt;author&gt;Provaznik, I.&lt;/author&gt;&lt;/authors&gt;&lt;/contributors&gt;&lt;auth-address&gt;Department of Biomedical Engineering, Brno University of Technology, Technicka 12, Brno, Czech Republic.&lt;/auth-address&gt;&lt;titles&gt;&lt;title&gt;Bioinformatics strategies for taxonomy independent binning and visualization of sequences in shotgun metagenomics&lt;/title&gt;&lt;secondary-title&gt;Comput Struct Biotechnol J&lt;/secondary-title&gt;&lt;/titles&gt;&lt;periodical&gt;&lt;full-title&gt;Comput Struct Biotechnol J&lt;/full-title&gt;&lt;/periodical&gt;&lt;pages&gt;48-55&lt;/pages&gt;&lt;volume&gt;15&lt;/volume&gt;&lt;keywords&gt;&lt;keyword&gt;Abundance&lt;/keyword&gt;&lt;keyword&gt;Genomic signature&lt;/keyword&gt;&lt;keyword&gt;Metagenomics&lt;/keyword&gt;&lt;keyword&gt;Sequence binning&lt;/keyword&gt;&lt;keyword&gt;Taxonomy independent&lt;/keyword&gt;&lt;keyword&gt;Visualization&lt;/keyword&gt;&lt;/keywords&gt;&lt;dates&gt;&lt;year&gt;2017&lt;/year&gt;&lt;/dates&gt;&lt;isbn&gt;2001-0370 (Print)&amp;#xD;2001-0370 (Linking)&lt;/isbn&gt;&lt;accession-num&gt;27980708&lt;/accession-num&gt;&lt;urls&gt;&lt;related-urls&gt;&lt;url&gt;https://www.ncbi.nlm.nih.gov/pubmed/27980708&lt;/url&gt;&lt;/related-urls&gt;&lt;/urls&gt;&lt;custom2&gt;PMC5148923&lt;/custom2&gt;&lt;electronic-resource-num&gt;10.1016/j.csbj.2016.11.005&lt;/electronic-resource-num&gt;&lt;/record&gt;&lt;/Cite&gt;&lt;/EndNote&gt;</w:instrText>
      </w:r>
      <w:r w:rsidR="000E3E97">
        <w:fldChar w:fldCharType="separate"/>
      </w:r>
      <w:r w:rsidR="000E3E97">
        <w:rPr>
          <w:noProof/>
        </w:rPr>
        <w:t>(</w:t>
      </w:r>
      <w:r w:rsidR="000E3E97" w:rsidRPr="000E3E97">
        <w:rPr>
          <w:i/>
          <w:noProof/>
        </w:rPr>
        <w:t>17</w:t>
      </w:r>
      <w:r w:rsidR="000E3E97">
        <w:rPr>
          <w:noProof/>
        </w:rPr>
        <w:t>)</w:t>
      </w:r>
      <w:r w:rsidR="000E3E97">
        <w:fldChar w:fldCharType="end"/>
      </w:r>
    </w:p>
    <w:p w14:paraId="4B9F8F6C" w14:textId="34A2509E" w:rsidR="00DF34E3" w:rsidRDefault="00DF34E3" w:rsidP="00DF3103">
      <w:pPr>
        <w:pStyle w:val="ListParagraph"/>
        <w:numPr>
          <w:ilvl w:val="0"/>
          <w:numId w:val="1"/>
        </w:numPr>
      </w:pPr>
      <w:r>
        <w:t xml:space="preserve">Paper showing the power of using two approaches to extract MAGs </w:t>
      </w:r>
      <w:r w:rsidR="000E3E97">
        <w:fldChar w:fldCharType="begin">
          <w:fldData xml:space="preserve">PEVuZE5vdGU+PENpdGU+PEF1dGhvcj5TdGV3YXJ0PC9BdXRob3I+PFllYXI+MjAxODwvWWVhcj48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</w:fldData>
        </w:fldChar>
      </w:r>
      <w:r w:rsidR="000E3E97">
        <w:instrText xml:space="preserve"> ADDIN EN.CITE </w:instrText>
      </w:r>
      <w:r w:rsidR="000E3E97">
        <w:fldChar w:fldCharType="begin">
          <w:fldData xml:space="preserve">PEVuZE5vdGU+PENpdGU+PEF1dGhvcj5TdGV3YXJ0PC9BdXRob3I+PFllYXI+MjAxODwvWWVhcj48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</w:fldData>
        </w:fldChar>
      </w:r>
      <w:r w:rsidR="000E3E97">
        <w:instrText xml:space="preserve"> ADDIN EN.CITE.DATA </w:instrText>
      </w:r>
      <w:r w:rsidR="000E3E97">
        <w:fldChar w:fldCharType="end"/>
      </w:r>
      <w:r w:rsidR="000E3E97">
        <w:fldChar w:fldCharType="separate"/>
      </w:r>
      <w:r w:rsidR="000E3E97">
        <w:rPr>
          <w:noProof/>
        </w:rPr>
        <w:t>(</w:t>
      </w:r>
      <w:r w:rsidR="000E3E97" w:rsidRPr="000E3E97">
        <w:rPr>
          <w:i/>
          <w:noProof/>
        </w:rPr>
        <w:t>18</w:t>
      </w:r>
      <w:r w:rsidR="000E3E97">
        <w:rPr>
          <w:noProof/>
        </w:rPr>
        <w:t>)</w:t>
      </w:r>
      <w:r w:rsidR="000E3E97">
        <w:fldChar w:fldCharType="end"/>
      </w:r>
    </w:p>
    <w:p w14:paraId="0EB1587A" w14:textId="77777777" w:rsidR="00DF3103" w:rsidRDefault="00DF3103" w:rsidP="00DF3103"/>
    <w:p w14:paraId="0880E099" w14:textId="77777777" w:rsidR="00DF3103" w:rsidRDefault="00DF3103" w:rsidP="00DF3103"/>
    <w:p w14:paraId="533515E3" w14:textId="77777777" w:rsidR="00DF3103" w:rsidRDefault="00DF3103" w:rsidP="00DF3103"/>
    <w:p w14:paraId="3C3EECD3" w14:textId="77777777" w:rsidR="000E3E97" w:rsidRDefault="000E3E97" w:rsidP="00DF3103"/>
    <w:p w14:paraId="67C38E13" w14:textId="77777777" w:rsidR="000E3E97" w:rsidRDefault="000E3E97" w:rsidP="00DF3103"/>
    <w:p w14:paraId="33986CEA" w14:textId="77777777" w:rsidR="000E3E97" w:rsidRPr="000E3E97" w:rsidRDefault="000E3E97" w:rsidP="000E3E97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E3E97">
        <w:rPr>
          <w:noProof/>
        </w:rPr>
        <w:t>1.</w:t>
      </w:r>
      <w:r w:rsidRPr="000E3E97">
        <w:rPr>
          <w:noProof/>
        </w:rPr>
        <w:tab/>
        <w:t>S. Roux</w:t>
      </w:r>
      <w:r w:rsidRPr="000E3E97">
        <w:rPr>
          <w:i/>
          <w:noProof/>
        </w:rPr>
        <w:t xml:space="preserve"> et al.</w:t>
      </w:r>
      <w:r w:rsidRPr="000E3E97">
        <w:rPr>
          <w:noProof/>
        </w:rPr>
        <w:t xml:space="preserve">, Analysis of metagenomic data reveals common features of halophilic viral communities across continents. </w:t>
      </w:r>
      <w:r w:rsidRPr="000E3E97">
        <w:rPr>
          <w:i/>
          <w:noProof/>
        </w:rPr>
        <w:t>Environ Microbiol</w:t>
      </w:r>
      <w:r w:rsidRPr="000E3E97">
        <w:rPr>
          <w:noProof/>
        </w:rPr>
        <w:t xml:space="preserve"> </w:t>
      </w:r>
      <w:r w:rsidRPr="000E3E97">
        <w:rPr>
          <w:b/>
          <w:noProof/>
        </w:rPr>
        <w:t>18</w:t>
      </w:r>
      <w:r w:rsidRPr="000E3E97">
        <w:rPr>
          <w:noProof/>
        </w:rPr>
        <w:t>, 889-903 (2016).</w:t>
      </w:r>
    </w:p>
    <w:p w14:paraId="2A891215" w14:textId="77777777" w:rsidR="000E3E97" w:rsidRPr="000E3E97" w:rsidRDefault="000E3E97" w:rsidP="000E3E97">
      <w:pPr>
        <w:pStyle w:val="EndNoteBibliography"/>
        <w:ind w:left="720" w:hanging="720"/>
        <w:rPr>
          <w:noProof/>
        </w:rPr>
      </w:pPr>
      <w:r w:rsidRPr="000E3E97">
        <w:rPr>
          <w:noProof/>
        </w:rPr>
        <w:t>2.</w:t>
      </w:r>
      <w:r w:rsidRPr="000E3E97">
        <w:rPr>
          <w:noProof/>
        </w:rPr>
        <w:tab/>
        <w:t xml:space="preserve">C. Quince, A. W. Walker, J. T. Simpson, N. J. Loman, N. Segata, Corrigendum: Shotgun metagenomics, from sampling to analysis. </w:t>
      </w:r>
      <w:r w:rsidRPr="000E3E97">
        <w:rPr>
          <w:i/>
          <w:noProof/>
        </w:rPr>
        <w:t>Nat Biotechnol</w:t>
      </w:r>
      <w:r w:rsidRPr="000E3E97">
        <w:rPr>
          <w:noProof/>
        </w:rPr>
        <w:t xml:space="preserve"> </w:t>
      </w:r>
      <w:r w:rsidRPr="000E3E97">
        <w:rPr>
          <w:b/>
          <w:noProof/>
        </w:rPr>
        <w:t>35</w:t>
      </w:r>
      <w:r w:rsidRPr="000E3E97">
        <w:rPr>
          <w:noProof/>
        </w:rPr>
        <w:t>, 1211 (2017).</w:t>
      </w:r>
    </w:p>
    <w:p w14:paraId="068B7DFD" w14:textId="77777777" w:rsidR="000E3E97" w:rsidRPr="000E3E97" w:rsidRDefault="000E3E97" w:rsidP="000E3E97">
      <w:pPr>
        <w:pStyle w:val="EndNoteBibliography"/>
        <w:ind w:left="720" w:hanging="720"/>
        <w:rPr>
          <w:noProof/>
        </w:rPr>
      </w:pPr>
      <w:r w:rsidRPr="000E3E97">
        <w:rPr>
          <w:noProof/>
        </w:rPr>
        <w:t>3.</w:t>
      </w:r>
      <w:r w:rsidRPr="000E3E97">
        <w:rPr>
          <w:noProof/>
        </w:rPr>
        <w:tab/>
        <w:t xml:space="preserve">B. Vera-Gargallo, A. Ventosa, Metagenomic Insights into the Phylogenetic and Metabolic Diversity of the Prokaryotic Community Dwelling in Hypersaline Soils from the Odiel Saltmarshes (SW Spain). </w:t>
      </w:r>
      <w:r w:rsidRPr="000E3E97">
        <w:rPr>
          <w:i/>
          <w:noProof/>
        </w:rPr>
        <w:t>Genes (Basel)</w:t>
      </w:r>
      <w:r w:rsidRPr="000E3E97">
        <w:rPr>
          <w:noProof/>
        </w:rPr>
        <w:t xml:space="preserve"> </w:t>
      </w:r>
      <w:r w:rsidRPr="000E3E97">
        <w:rPr>
          <w:b/>
          <w:noProof/>
        </w:rPr>
        <w:t>9</w:t>
      </w:r>
      <w:r w:rsidRPr="000E3E97">
        <w:rPr>
          <w:noProof/>
        </w:rPr>
        <w:t>,  (2018).</w:t>
      </w:r>
    </w:p>
    <w:p w14:paraId="5FEBA909" w14:textId="77777777" w:rsidR="000E3E97" w:rsidRPr="000E3E97" w:rsidRDefault="000E3E97" w:rsidP="000E3E97">
      <w:pPr>
        <w:pStyle w:val="EndNoteBibliography"/>
        <w:ind w:left="720" w:hanging="720"/>
        <w:rPr>
          <w:noProof/>
        </w:rPr>
      </w:pPr>
      <w:r w:rsidRPr="000E3E97">
        <w:rPr>
          <w:noProof/>
        </w:rPr>
        <w:lastRenderedPageBreak/>
        <w:t>4.</w:t>
      </w:r>
      <w:r w:rsidRPr="000E3E97">
        <w:rPr>
          <w:noProof/>
        </w:rPr>
        <w:tab/>
        <w:t>E. A. Becker</w:t>
      </w:r>
      <w:r w:rsidRPr="000E3E97">
        <w:rPr>
          <w:i/>
          <w:noProof/>
        </w:rPr>
        <w:t xml:space="preserve"> et al.</w:t>
      </w:r>
      <w:r w:rsidRPr="000E3E97">
        <w:rPr>
          <w:noProof/>
        </w:rPr>
        <w:t xml:space="preserve">, Phylogenetically driven sequencing of extremely halophilic archaea reveals strategies for static and dynamic osmo-response. </w:t>
      </w:r>
      <w:r w:rsidRPr="000E3E97">
        <w:rPr>
          <w:i/>
          <w:noProof/>
        </w:rPr>
        <w:t>PLoS Genet</w:t>
      </w:r>
      <w:r w:rsidRPr="000E3E97">
        <w:rPr>
          <w:noProof/>
        </w:rPr>
        <w:t xml:space="preserve"> </w:t>
      </w:r>
      <w:r w:rsidRPr="000E3E97">
        <w:rPr>
          <w:b/>
          <w:noProof/>
        </w:rPr>
        <w:t>10</w:t>
      </w:r>
      <w:r w:rsidRPr="000E3E97">
        <w:rPr>
          <w:noProof/>
        </w:rPr>
        <w:t>, e1004784 (2014).</w:t>
      </w:r>
    </w:p>
    <w:p w14:paraId="6A8A2952" w14:textId="77777777" w:rsidR="000E3E97" w:rsidRPr="000E3E97" w:rsidRDefault="000E3E97" w:rsidP="000E3E97">
      <w:pPr>
        <w:pStyle w:val="EndNoteBibliography"/>
        <w:ind w:left="720" w:hanging="720"/>
        <w:rPr>
          <w:noProof/>
        </w:rPr>
      </w:pPr>
      <w:r w:rsidRPr="000E3E97">
        <w:rPr>
          <w:noProof/>
        </w:rPr>
        <w:t>5.</w:t>
      </w:r>
      <w:r w:rsidRPr="000E3E97">
        <w:rPr>
          <w:noProof/>
        </w:rPr>
        <w:tab/>
        <w:t xml:space="preserve">A. Oren, Halophilic archaea on Earth and in space: growth and survival under extreme conditions. </w:t>
      </w:r>
      <w:r w:rsidRPr="000E3E97">
        <w:rPr>
          <w:i/>
          <w:noProof/>
        </w:rPr>
        <w:t>Philos Trans A Math Phys Eng Sci</w:t>
      </w:r>
      <w:r w:rsidRPr="000E3E97">
        <w:rPr>
          <w:noProof/>
        </w:rPr>
        <w:t xml:space="preserve"> </w:t>
      </w:r>
      <w:r w:rsidRPr="000E3E97">
        <w:rPr>
          <w:b/>
          <w:noProof/>
        </w:rPr>
        <w:t>372</w:t>
      </w:r>
      <w:r w:rsidRPr="000E3E97">
        <w:rPr>
          <w:noProof/>
        </w:rPr>
        <w:t>,  (2014).</w:t>
      </w:r>
    </w:p>
    <w:p w14:paraId="6F7F3465" w14:textId="77777777" w:rsidR="000E3E97" w:rsidRPr="000E3E97" w:rsidRDefault="000E3E97" w:rsidP="000E3E97">
      <w:pPr>
        <w:pStyle w:val="EndNoteBibliography"/>
        <w:ind w:left="720" w:hanging="720"/>
        <w:rPr>
          <w:noProof/>
        </w:rPr>
      </w:pPr>
      <w:r w:rsidRPr="000E3E97">
        <w:rPr>
          <w:noProof/>
        </w:rPr>
        <w:t>6.</w:t>
      </w:r>
      <w:r w:rsidRPr="000E3E97">
        <w:rPr>
          <w:noProof/>
        </w:rPr>
        <w:tab/>
        <w:t xml:space="preserve">A. Loukas, I. Kappas, T. J. Abatzopoulos, HaloDom: a new database of halophiles across all life domains. </w:t>
      </w:r>
      <w:r w:rsidRPr="000E3E97">
        <w:rPr>
          <w:i/>
          <w:noProof/>
        </w:rPr>
        <w:t>J Biol Res (Thessalon)</w:t>
      </w:r>
      <w:r w:rsidRPr="000E3E97">
        <w:rPr>
          <w:noProof/>
        </w:rPr>
        <w:t xml:space="preserve"> </w:t>
      </w:r>
      <w:r w:rsidRPr="000E3E97">
        <w:rPr>
          <w:b/>
          <w:noProof/>
        </w:rPr>
        <w:t>25</w:t>
      </w:r>
      <w:r w:rsidRPr="000E3E97">
        <w:rPr>
          <w:noProof/>
        </w:rPr>
        <w:t>, 2 (2018).</w:t>
      </w:r>
    </w:p>
    <w:p w14:paraId="3F4CA8D5" w14:textId="77777777" w:rsidR="000E3E97" w:rsidRPr="000E3E97" w:rsidRDefault="000E3E97" w:rsidP="000E3E97">
      <w:pPr>
        <w:pStyle w:val="EndNoteBibliography"/>
        <w:ind w:left="720" w:hanging="720"/>
        <w:rPr>
          <w:noProof/>
        </w:rPr>
      </w:pPr>
      <w:r w:rsidRPr="000E3E97">
        <w:rPr>
          <w:noProof/>
        </w:rPr>
        <w:t>7.</w:t>
      </w:r>
      <w:r w:rsidRPr="000E3E97">
        <w:rPr>
          <w:noProof/>
        </w:rPr>
        <w:tab/>
        <w:t xml:space="preserve">A. Ventosa, R. R. de la Haba, C. Sanchez-Porro, R. T. Papke, Microbial diversity of hypersaline environments: a metagenomic approach. </w:t>
      </w:r>
      <w:r w:rsidRPr="000E3E97">
        <w:rPr>
          <w:i/>
          <w:noProof/>
        </w:rPr>
        <w:t>Curr Opin Microbiol</w:t>
      </w:r>
      <w:r w:rsidRPr="000E3E97">
        <w:rPr>
          <w:noProof/>
        </w:rPr>
        <w:t xml:space="preserve"> </w:t>
      </w:r>
      <w:r w:rsidRPr="000E3E97">
        <w:rPr>
          <w:b/>
          <w:noProof/>
        </w:rPr>
        <w:t>25</w:t>
      </w:r>
      <w:r w:rsidRPr="000E3E97">
        <w:rPr>
          <w:noProof/>
        </w:rPr>
        <w:t>, 80-87 (2015).</w:t>
      </w:r>
    </w:p>
    <w:p w14:paraId="6AC8F6CE" w14:textId="77777777" w:rsidR="000E3E97" w:rsidRPr="000E3E97" w:rsidRDefault="000E3E97" w:rsidP="000E3E97">
      <w:pPr>
        <w:pStyle w:val="EndNoteBibliography"/>
        <w:ind w:left="720" w:hanging="720"/>
        <w:rPr>
          <w:noProof/>
        </w:rPr>
      </w:pPr>
      <w:r w:rsidRPr="000E3E97">
        <w:rPr>
          <w:noProof/>
        </w:rPr>
        <w:t>8.</w:t>
      </w:r>
      <w:r w:rsidRPr="000E3E97">
        <w:rPr>
          <w:noProof/>
        </w:rPr>
        <w:tab/>
        <w:t>P. Narasingarao</w:t>
      </w:r>
      <w:r w:rsidRPr="000E3E97">
        <w:rPr>
          <w:i/>
          <w:noProof/>
        </w:rPr>
        <w:t xml:space="preserve"> et al.</w:t>
      </w:r>
      <w:r w:rsidRPr="000E3E97">
        <w:rPr>
          <w:noProof/>
        </w:rPr>
        <w:t xml:space="preserve">, De novo metagenomic assembly reveals abundant novel major lineage of Archaea in hypersaline microbial communities. </w:t>
      </w:r>
      <w:r w:rsidRPr="000E3E97">
        <w:rPr>
          <w:i/>
          <w:noProof/>
        </w:rPr>
        <w:t>ISME J</w:t>
      </w:r>
      <w:r w:rsidRPr="000E3E97">
        <w:rPr>
          <w:noProof/>
        </w:rPr>
        <w:t xml:space="preserve"> </w:t>
      </w:r>
      <w:r w:rsidRPr="000E3E97">
        <w:rPr>
          <w:b/>
          <w:noProof/>
        </w:rPr>
        <w:t>6</w:t>
      </w:r>
      <w:r w:rsidRPr="000E3E97">
        <w:rPr>
          <w:noProof/>
        </w:rPr>
        <w:t>, 81-93 (2012).</w:t>
      </w:r>
    </w:p>
    <w:p w14:paraId="3843CB36" w14:textId="77777777" w:rsidR="000E3E97" w:rsidRPr="000E3E97" w:rsidRDefault="000E3E97" w:rsidP="000E3E97">
      <w:pPr>
        <w:pStyle w:val="EndNoteBibliography"/>
        <w:ind w:left="720" w:hanging="720"/>
        <w:rPr>
          <w:noProof/>
        </w:rPr>
      </w:pPr>
      <w:r w:rsidRPr="000E3E97">
        <w:rPr>
          <w:noProof/>
        </w:rPr>
        <w:t>9.</w:t>
      </w:r>
      <w:r w:rsidRPr="000E3E97">
        <w:rPr>
          <w:noProof/>
        </w:rPr>
        <w:tab/>
        <w:t>J. B. Emerson</w:t>
      </w:r>
      <w:r w:rsidRPr="000E3E97">
        <w:rPr>
          <w:i/>
          <w:noProof/>
        </w:rPr>
        <w:t xml:space="preserve"> et al.</w:t>
      </w:r>
      <w:r w:rsidRPr="000E3E97">
        <w:rPr>
          <w:noProof/>
        </w:rPr>
        <w:t xml:space="preserve">, Dynamic viral populations in hypersaline systems as revealed by metagenomic assembly. </w:t>
      </w:r>
      <w:r w:rsidRPr="000E3E97">
        <w:rPr>
          <w:i/>
          <w:noProof/>
        </w:rPr>
        <w:t>Appl Environ Microbiol</w:t>
      </w:r>
      <w:r w:rsidRPr="000E3E97">
        <w:rPr>
          <w:noProof/>
        </w:rPr>
        <w:t xml:space="preserve"> </w:t>
      </w:r>
      <w:r w:rsidRPr="000E3E97">
        <w:rPr>
          <w:b/>
          <w:noProof/>
        </w:rPr>
        <w:t>78</w:t>
      </w:r>
      <w:r w:rsidRPr="000E3E97">
        <w:rPr>
          <w:noProof/>
        </w:rPr>
        <w:t>, 6309-6320 (2012).</w:t>
      </w:r>
    </w:p>
    <w:p w14:paraId="3491A028" w14:textId="77777777" w:rsidR="000E3E97" w:rsidRPr="000E3E97" w:rsidRDefault="000E3E97" w:rsidP="000E3E97">
      <w:pPr>
        <w:pStyle w:val="EndNoteBibliography"/>
        <w:ind w:left="720" w:hanging="720"/>
        <w:rPr>
          <w:noProof/>
        </w:rPr>
      </w:pPr>
      <w:r w:rsidRPr="000E3E97">
        <w:rPr>
          <w:noProof/>
        </w:rPr>
        <w:t>10.</w:t>
      </w:r>
      <w:r w:rsidRPr="000E3E97">
        <w:rPr>
          <w:noProof/>
        </w:rPr>
        <w:tab/>
        <w:t>M. Z. DeMaere</w:t>
      </w:r>
      <w:r w:rsidRPr="000E3E97">
        <w:rPr>
          <w:i/>
          <w:noProof/>
        </w:rPr>
        <w:t xml:space="preserve"> et al.</w:t>
      </w:r>
      <w:r w:rsidRPr="000E3E97">
        <w:rPr>
          <w:noProof/>
        </w:rPr>
        <w:t xml:space="preserve">, High level of intergenera gene exchange shapes the evolution of haloarchaea in an isolated Antarctic lake. </w:t>
      </w:r>
      <w:r w:rsidRPr="000E3E97">
        <w:rPr>
          <w:i/>
          <w:noProof/>
        </w:rPr>
        <w:t>Proc Natl Acad Sci U S A</w:t>
      </w:r>
      <w:r w:rsidRPr="000E3E97">
        <w:rPr>
          <w:noProof/>
        </w:rPr>
        <w:t xml:space="preserve"> </w:t>
      </w:r>
      <w:r w:rsidRPr="000E3E97">
        <w:rPr>
          <w:b/>
          <w:noProof/>
        </w:rPr>
        <w:t>110</w:t>
      </w:r>
      <w:r w:rsidRPr="000E3E97">
        <w:rPr>
          <w:noProof/>
        </w:rPr>
        <w:t>, 16939-16944 (2013).</w:t>
      </w:r>
    </w:p>
    <w:p w14:paraId="67641D86" w14:textId="77777777" w:rsidR="000E3E97" w:rsidRPr="000E3E97" w:rsidRDefault="000E3E97" w:rsidP="000E3E97">
      <w:pPr>
        <w:pStyle w:val="EndNoteBibliography"/>
        <w:ind w:left="720" w:hanging="720"/>
        <w:rPr>
          <w:noProof/>
        </w:rPr>
      </w:pPr>
      <w:r w:rsidRPr="000E3E97">
        <w:rPr>
          <w:noProof/>
        </w:rPr>
        <w:t>11.</w:t>
      </w:r>
      <w:r w:rsidRPr="000E3E97">
        <w:rPr>
          <w:noProof/>
        </w:rPr>
        <w:tab/>
        <w:t xml:space="preserve">B. P. Hedlund, J. A. Dodsworth, S. K. Murugapiran, C. Rinke, T. Woyke, Impact of single-cell genomics and metagenomics on the emerging view of extremophile "microbial dark matter". </w:t>
      </w:r>
      <w:r w:rsidRPr="000E3E97">
        <w:rPr>
          <w:i/>
          <w:noProof/>
        </w:rPr>
        <w:t>Extremophiles</w:t>
      </w:r>
      <w:r w:rsidRPr="000E3E97">
        <w:rPr>
          <w:noProof/>
        </w:rPr>
        <w:t xml:space="preserve"> </w:t>
      </w:r>
      <w:r w:rsidRPr="000E3E97">
        <w:rPr>
          <w:b/>
          <w:noProof/>
        </w:rPr>
        <w:t>18</w:t>
      </w:r>
      <w:r w:rsidRPr="000E3E97">
        <w:rPr>
          <w:noProof/>
        </w:rPr>
        <w:t>, 865-875 (2014).</w:t>
      </w:r>
    </w:p>
    <w:p w14:paraId="1D4F5793" w14:textId="77777777" w:rsidR="000E3E97" w:rsidRPr="000E3E97" w:rsidRDefault="000E3E97" w:rsidP="000E3E97">
      <w:pPr>
        <w:pStyle w:val="EndNoteBibliography"/>
        <w:ind w:left="720" w:hanging="720"/>
        <w:rPr>
          <w:noProof/>
        </w:rPr>
      </w:pPr>
      <w:r w:rsidRPr="000E3E97">
        <w:rPr>
          <w:noProof/>
        </w:rPr>
        <w:t>12.</w:t>
      </w:r>
      <w:r w:rsidRPr="000E3E97">
        <w:rPr>
          <w:noProof/>
        </w:rPr>
        <w:tab/>
        <w:t>J. A. Kimbrel</w:t>
      </w:r>
      <w:r w:rsidRPr="000E3E97">
        <w:rPr>
          <w:i/>
          <w:noProof/>
        </w:rPr>
        <w:t xml:space="preserve"> et al.</w:t>
      </w:r>
      <w:r w:rsidRPr="000E3E97">
        <w:rPr>
          <w:noProof/>
        </w:rPr>
        <w:t xml:space="preserve">, Microbial Community Structure and Functional Potential Along a Hypersaline Gradient. </w:t>
      </w:r>
      <w:r w:rsidRPr="000E3E97">
        <w:rPr>
          <w:i/>
          <w:noProof/>
        </w:rPr>
        <w:t>Front Microbiol</w:t>
      </w:r>
      <w:r w:rsidRPr="000E3E97">
        <w:rPr>
          <w:noProof/>
        </w:rPr>
        <w:t xml:space="preserve"> </w:t>
      </w:r>
      <w:r w:rsidRPr="000E3E97">
        <w:rPr>
          <w:b/>
          <w:noProof/>
        </w:rPr>
        <w:t>9</w:t>
      </w:r>
      <w:r w:rsidRPr="000E3E97">
        <w:rPr>
          <w:noProof/>
        </w:rPr>
        <w:t>, 1492 (2018).</w:t>
      </w:r>
    </w:p>
    <w:p w14:paraId="229FF45B" w14:textId="77777777" w:rsidR="000E3E97" w:rsidRPr="000E3E97" w:rsidRDefault="000E3E97" w:rsidP="000E3E97">
      <w:pPr>
        <w:pStyle w:val="EndNoteBibliography"/>
        <w:ind w:left="720" w:hanging="720"/>
        <w:rPr>
          <w:noProof/>
        </w:rPr>
      </w:pPr>
      <w:r w:rsidRPr="000E3E97">
        <w:rPr>
          <w:noProof/>
        </w:rPr>
        <w:t>13.</w:t>
      </w:r>
      <w:r w:rsidRPr="000E3E97">
        <w:rPr>
          <w:noProof/>
        </w:rPr>
        <w:tab/>
        <w:t>C. D. Vavourakis</w:t>
      </w:r>
      <w:r w:rsidRPr="000E3E97">
        <w:rPr>
          <w:i/>
          <w:noProof/>
        </w:rPr>
        <w:t xml:space="preserve"> et al.</w:t>
      </w:r>
      <w:r w:rsidRPr="000E3E97">
        <w:rPr>
          <w:noProof/>
        </w:rPr>
        <w:t xml:space="preserve">, Metagenomic Insights into the Uncultured Diversity and Physiology of Microbes in Four Hypersaline Soda Lake Brines. </w:t>
      </w:r>
      <w:r w:rsidRPr="000E3E97">
        <w:rPr>
          <w:i/>
          <w:noProof/>
        </w:rPr>
        <w:t>Front Microbiol</w:t>
      </w:r>
      <w:r w:rsidRPr="000E3E97">
        <w:rPr>
          <w:noProof/>
        </w:rPr>
        <w:t xml:space="preserve"> </w:t>
      </w:r>
      <w:r w:rsidRPr="000E3E97">
        <w:rPr>
          <w:b/>
          <w:noProof/>
        </w:rPr>
        <w:t>7</w:t>
      </w:r>
      <w:r w:rsidRPr="000E3E97">
        <w:rPr>
          <w:noProof/>
        </w:rPr>
        <w:t>, 211 (2016).</w:t>
      </w:r>
    </w:p>
    <w:p w14:paraId="00769AC9" w14:textId="77777777" w:rsidR="000E3E97" w:rsidRPr="000E3E97" w:rsidRDefault="000E3E97" w:rsidP="000E3E97">
      <w:pPr>
        <w:pStyle w:val="EndNoteBibliography"/>
        <w:ind w:left="720" w:hanging="720"/>
        <w:rPr>
          <w:noProof/>
        </w:rPr>
      </w:pPr>
      <w:r w:rsidRPr="000E3E97">
        <w:rPr>
          <w:noProof/>
        </w:rPr>
        <w:t>14.</w:t>
      </w:r>
      <w:r w:rsidRPr="000E3E97">
        <w:rPr>
          <w:noProof/>
        </w:rPr>
        <w:tab/>
        <w:t>M. D. Ramos-Barbero</w:t>
      </w:r>
      <w:r w:rsidRPr="000E3E97">
        <w:rPr>
          <w:i/>
          <w:noProof/>
        </w:rPr>
        <w:t xml:space="preserve"> et al.</w:t>
      </w:r>
      <w:r w:rsidRPr="000E3E97">
        <w:rPr>
          <w:noProof/>
        </w:rPr>
        <w:t xml:space="preserve">, Recovering microbial genomes from metagenomes in hypersaline environments: the Good, the Bad and the Ugly. </w:t>
      </w:r>
      <w:r w:rsidRPr="000E3E97">
        <w:rPr>
          <w:i/>
          <w:noProof/>
        </w:rPr>
        <w:t>Systematic and Applied Microbiology</w:t>
      </w:r>
      <w:r w:rsidRPr="000E3E97">
        <w:rPr>
          <w:noProof/>
        </w:rPr>
        <w:t>,  (2018).</w:t>
      </w:r>
    </w:p>
    <w:p w14:paraId="24BCCF91" w14:textId="77777777" w:rsidR="000E3E97" w:rsidRPr="000E3E97" w:rsidRDefault="000E3E97" w:rsidP="000E3E97">
      <w:pPr>
        <w:pStyle w:val="EndNoteBibliography"/>
        <w:ind w:left="720" w:hanging="720"/>
        <w:rPr>
          <w:noProof/>
        </w:rPr>
      </w:pPr>
      <w:r w:rsidRPr="000E3E97">
        <w:rPr>
          <w:noProof/>
        </w:rPr>
        <w:t>15.</w:t>
      </w:r>
      <w:r w:rsidRPr="000E3E97">
        <w:rPr>
          <w:noProof/>
        </w:rPr>
        <w:tab/>
        <w:t>C. Rinke</w:t>
      </w:r>
      <w:r w:rsidRPr="000E3E97">
        <w:rPr>
          <w:i/>
          <w:noProof/>
        </w:rPr>
        <w:t xml:space="preserve"> et al.</w:t>
      </w:r>
      <w:r w:rsidRPr="000E3E97">
        <w:rPr>
          <w:noProof/>
        </w:rPr>
        <w:t xml:space="preserve">, Insights into the phylogeny and coding potential of microbial dark matter. </w:t>
      </w:r>
      <w:r w:rsidRPr="000E3E97">
        <w:rPr>
          <w:i/>
          <w:noProof/>
        </w:rPr>
        <w:t>Nature</w:t>
      </w:r>
      <w:r w:rsidRPr="000E3E97">
        <w:rPr>
          <w:noProof/>
        </w:rPr>
        <w:t xml:space="preserve"> </w:t>
      </w:r>
      <w:r w:rsidRPr="000E3E97">
        <w:rPr>
          <w:b/>
          <w:noProof/>
        </w:rPr>
        <w:t>499</w:t>
      </w:r>
      <w:r w:rsidRPr="000E3E97">
        <w:rPr>
          <w:noProof/>
        </w:rPr>
        <w:t>, 431-437 (2013).</w:t>
      </w:r>
    </w:p>
    <w:p w14:paraId="59598958" w14:textId="77777777" w:rsidR="000E3E97" w:rsidRPr="000E3E97" w:rsidRDefault="000E3E97" w:rsidP="000E3E97">
      <w:pPr>
        <w:pStyle w:val="EndNoteBibliography"/>
        <w:ind w:left="720" w:hanging="720"/>
        <w:rPr>
          <w:noProof/>
        </w:rPr>
      </w:pPr>
      <w:r w:rsidRPr="000E3E97">
        <w:rPr>
          <w:noProof/>
        </w:rPr>
        <w:t>16.</w:t>
      </w:r>
      <w:r w:rsidRPr="000E3E97">
        <w:rPr>
          <w:noProof/>
        </w:rPr>
        <w:tab/>
        <w:t xml:space="preserve">Y. C. Chen, T. Liu, C. H. Yu, T. Y. Chiang, C. C. Hwang, Effects of GC bias in next-generation-sequencing data on de novo genome assembly. </w:t>
      </w:r>
      <w:r w:rsidRPr="000E3E97">
        <w:rPr>
          <w:i/>
          <w:noProof/>
        </w:rPr>
        <w:t>PLoS One</w:t>
      </w:r>
      <w:r w:rsidRPr="000E3E97">
        <w:rPr>
          <w:noProof/>
        </w:rPr>
        <w:t xml:space="preserve"> </w:t>
      </w:r>
      <w:r w:rsidRPr="000E3E97">
        <w:rPr>
          <w:b/>
          <w:noProof/>
        </w:rPr>
        <w:t>8</w:t>
      </w:r>
      <w:r w:rsidRPr="000E3E97">
        <w:rPr>
          <w:noProof/>
        </w:rPr>
        <w:t>, e62856 (2013).</w:t>
      </w:r>
    </w:p>
    <w:p w14:paraId="06922C95" w14:textId="77777777" w:rsidR="000E3E97" w:rsidRPr="000E3E97" w:rsidRDefault="000E3E97" w:rsidP="000E3E97">
      <w:pPr>
        <w:pStyle w:val="EndNoteBibliography"/>
        <w:ind w:left="720" w:hanging="720"/>
        <w:rPr>
          <w:noProof/>
        </w:rPr>
      </w:pPr>
      <w:r w:rsidRPr="000E3E97">
        <w:rPr>
          <w:noProof/>
        </w:rPr>
        <w:t>17.</w:t>
      </w:r>
      <w:r w:rsidRPr="000E3E97">
        <w:rPr>
          <w:noProof/>
        </w:rPr>
        <w:tab/>
        <w:t xml:space="preserve">K. Sedlar, K. Kupkova, I. Provaznik, Bioinformatics strategies for taxonomy independent binning and visualization of sequences in shotgun metagenomics. </w:t>
      </w:r>
      <w:r w:rsidRPr="000E3E97">
        <w:rPr>
          <w:i/>
          <w:noProof/>
        </w:rPr>
        <w:t>Comput Struct Biotechnol J</w:t>
      </w:r>
      <w:r w:rsidRPr="000E3E97">
        <w:rPr>
          <w:noProof/>
        </w:rPr>
        <w:t xml:space="preserve"> </w:t>
      </w:r>
      <w:r w:rsidRPr="000E3E97">
        <w:rPr>
          <w:b/>
          <w:noProof/>
        </w:rPr>
        <w:t>15</w:t>
      </w:r>
      <w:r w:rsidRPr="000E3E97">
        <w:rPr>
          <w:noProof/>
        </w:rPr>
        <w:t>, 48-55 (2017).</w:t>
      </w:r>
    </w:p>
    <w:p w14:paraId="12D18FD8" w14:textId="77777777" w:rsidR="000E3E97" w:rsidRPr="000E3E97" w:rsidRDefault="000E3E97" w:rsidP="000E3E97">
      <w:pPr>
        <w:pStyle w:val="EndNoteBibliography"/>
        <w:ind w:left="720" w:hanging="720"/>
        <w:rPr>
          <w:noProof/>
        </w:rPr>
      </w:pPr>
      <w:r w:rsidRPr="000E3E97">
        <w:rPr>
          <w:noProof/>
        </w:rPr>
        <w:t>18.</w:t>
      </w:r>
      <w:r w:rsidRPr="000E3E97">
        <w:rPr>
          <w:noProof/>
        </w:rPr>
        <w:tab/>
        <w:t>R. D. Stewart</w:t>
      </w:r>
      <w:r w:rsidRPr="000E3E97">
        <w:rPr>
          <w:i/>
          <w:noProof/>
        </w:rPr>
        <w:t xml:space="preserve"> et al.</w:t>
      </w:r>
      <w:r w:rsidRPr="000E3E97">
        <w:rPr>
          <w:noProof/>
        </w:rPr>
        <w:t xml:space="preserve">, Assembly of 913 microbial genomes from metagenomic sequencing of the cow rumen. </w:t>
      </w:r>
      <w:r w:rsidRPr="000E3E97">
        <w:rPr>
          <w:i/>
          <w:noProof/>
        </w:rPr>
        <w:t>Nat Commun</w:t>
      </w:r>
      <w:r w:rsidRPr="000E3E97">
        <w:rPr>
          <w:noProof/>
        </w:rPr>
        <w:t xml:space="preserve"> </w:t>
      </w:r>
      <w:r w:rsidRPr="000E3E97">
        <w:rPr>
          <w:b/>
          <w:noProof/>
        </w:rPr>
        <w:t>9</w:t>
      </w:r>
      <w:r w:rsidRPr="000E3E97">
        <w:rPr>
          <w:noProof/>
        </w:rPr>
        <w:t>, 870 (2018).</w:t>
      </w:r>
    </w:p>
    <w:p w14:paraId="0ADADB81" w14:textId="30C50EB2" w:rsidR="00CF3452" w:rsidRDefault="000E3E97" w:rsidP="00DF3103">
      <w:r>
        <w:fldChar w:fldCharType="end"/>
      </w:r>
    </w:p>
    <w:sectPr w:rsidR="00CF3452" w:rsidSect="002D2EC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41E939E4"/>
    <w:multiLevelType w:val="hybridMultilevel"/>
    <w:tmpl w:val="276CCB1A"/>
    <w:lvl w:ilvl="0" w:tplc="3C8AF12E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4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awrdvfvexr9z1e5pd0p92dt2dzpvp0ezpsr&quot;&gt;My endnore library&lt;record-ids&gt;&lt;item&gt;7113&lt;/item&gt;&lt;item&gt;7687&lt;/item&gt;&lt;item&gt;7989&lt;/item&gt;&lt;item&gt;8082&lt;/item&gt;&lt;item&gt;8231&lt;/item&gt;&lt;item&gt;8424&lt;/item&gt;&lt;item&gt;8460&lt;/item&gt;&lt;item&gt;8909&lt;/item&gt;&lt;item&gt;8910&lt;/item&gt;&lt;item&gt;8915&lt;/item&gt;&lt;item&gt;8916&lt;/item&gt;&lt;item&gt;8924&lt;/item&gt;&lt;item&gt;8925&lt;/item&gt;&lt;item&gt;8926&lt;/item&gt;&lt;item&gt;8928&lt;/item&gt;&lt;item&gt;8929&lt;/item&gt;&lt;item&gt;8952&lt;/item&gt;&lt;item&gt;8953&lt;/item&gt;&lt;/record-ids&gt;&lt;/item&gt;&lt;/Libraries&gt;"/>
  </w:docVars>
  <w:rsids>
    <w:rsidRoot w:val="00B71FA9"/>
    <w:rsid w:val="000524DE"/>
    <w:rsid w:val="00074741"/>
    <w:rsid w:val="000D5BAE"/>
    <w:rsid w:val="000E3E97"/>
    <w:rsid w:val="001A1BB0"/>
    <w:rsid w:val="001C072D"/>
    <w:rsid w:val="001E7069"/>
    <w:rsid w:val="0025594D"/>
    <w:rsid w:val="002B47DA"/>
    <w:rsid w:val="002B5C58"/>
    <w:rsid w:val="002D2EC5"/>
    <w:rsid w:val="00344047"/>
    <w:rsid w:val="003753B7"/>
    <w:rsid w:val="00377809"/>
    <w:rsid w:val="00381D08"/>
    <w:rsid w:val="003E711E"/>
    <w:rsid w:val="00403CDF"/>
    <w:rsid w:val="004101A0"/>
    <w:rsid w:val="00441B3F"/>
    <w:rsid w:val="004D3E95"/>
    <w:rsid w:val="004E2FBC"/>
    <w:rsid w:val="004E6C42"/>
    <w:rsid w:val="00515980"/>
    <w:rsid w:val="00550E08"/>
    <w:rsid w:val="005B3B7C"/>
    <w:rsid w:val="005D01E4"/>
    <w:rsid w:val="005F63BB"/>
    <w:rsid w:val="00625435"/>
    <w:rsid w:val="006602CF"/>
    <w:rsid w:val="00702B8E"/>
    <w:rsid w:val="007055D8"/>
    <w:rsid w:val="0072062F"/>
    <w:rsid w:val="007B0BBB"/>
    <w:rsid w:val="007C6B14"/>
    <w:rsid w:val="00822FD6"/>
    <w:rsid w:val="008479C1"/>
    <w:rsid w:val="0088695B"/>
    <w:rsid w:val="00904074"/>
    <w:rsid w:val="00910F50"/>
    <w:rsid w:val="00921B4F"/>
    <w:rsid w:val="00937C6F"/>
    <w:rsid w:val="009812AF"/>
    <w:rsid w:val="00983664"/>
    <w:rsid w:val="00AA527B"/>
    <w:rsid w:val="00AB35E9"/>
    <w:rsid w:val="00B71FA9"/>
    <w:rsid w:val="00B85235"/>
    <w:rsid w:val="00C02774"/>
    <w:rsid w:val="00C3502E"/>
    <w:rsid w:val="00C53107"/>
    <w:rsid w:val="00C64D82"/>
    <w:rsid w:val="00C76B6F"/>
    <w:rsid w:val="00C827F2"/>
    <w:rsid w:val="00CA6784"/>
    <w:rsid w:val="00CC62A5"/>
    <w:rsid w:val="00CF3452"/>
    <w:rsid w:val="00D129CB"/>
    <w:rsid w:val="00D16DB7"/>
    <w:rsid w:val="00D23C7C"/>
    <w:rsid w:val="00D575E3"/>
    <w:rsid w:val="00DF3103"/>
    <w:rsid w:val="00DF34E3"/>
    <w:rsid w:val="00E1600E"/>
    <w:rsid w:val="00E74147"/>
    <w:rsid w:val="00EC063B"/>
    <w:rsid w:val="00F53643"/>
    <w:rsid w:val="00FA33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C6E9209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5BAE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71FA9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B71FA9"/>
    <w:pPr>
      <w:jc w:val="center"/>
    </w:pPr>
    <w:rPr>
      <w:rFonts w:ascii="Calibri" w:hAnsi="Calibri" w:cstheme="minorBidi"/>
    </w:rPr>
  </w:style>
  <w:style w:type="paragraph" w:customStyle="1" w:styleId="EndNoteBibliography">
    <w:name w:val="EndNote Bibliography"/>
    <w:basedOn w:val="Normal"/>
    <w:rsid w:val="00B71FA9"/>
    <w:rPr>
      <w:rFonts w:ascii="Calibri" w:hAnsi="Calibri" w:cstheme="minorBidi"/>
    </w:rPr>
  </w:style>
  <w:style w:type="character" w:styleId="Hyperlink">
    <w:name w:val="Hyperlink"/>
    <w:basedOn w:val="DefaultParagraphFont"/>
    <w:uiPriority w:val="99"/>
    <w:semiHidden/>
    <w:unhideWhenUsed/>
    <w:rsid w:val="000D5BAE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DF34E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0762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722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s://doi.org/10.1016/j.syapm.2018.11.001" TargetMode="Externa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2</Pages>
  <Words>3357</Words>
  <Characters>19138</Characters>
  <Application>Microsoft Macintosh Word</Application>
  <DocSecurity>0</DocSecurity>
  <Lines>159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24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rman Uritskiy</dc:creator>
  <cp:keywords/>
  <dc:description/>
  <cp:lastModifiedBy>German Uritskiy</cp:lastModifiedBy>
  <cp:revision>1</cp:revision>
  <dcterms:created xsi:type="dcterms:W3CDTF">2018-11-26T16:00:00Z</dcterms:created>
  <dcterms:modified xsi:type="dcterms:W3CDTF">2018-11-30T16:00:00Z</dcterms:modified>
</cp:coreProperties>
</file>